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F555F3" w14:textId="77777777" w:rsidR="00464368" w:rsidRPr="003F1693" w:rsidRDefault="00676129" w:rsidP="003F1693">
      <w:pPr>
        <w:jc w:val="center"/>
        <w:rPr>
          <w:b/>
          <w:sz w:val="28"/>
          <w:szCs w:val="28"/>
          <w:lang w:val="en-US"/>
        </w:rPr>
      </w:pPr>
      <w:r w:rsidRPr="003F1693">
        <w:rPr>
          <w:b/>
          <w:sz w:val="28"/>
          <w:szCs w:val="28"/>
          <w:lang w:val="en-US"/>
        </w:rPr>
        <w:t>Supplementary information</w:t>
      </w:r>
    </w:p>
    <w:p w14:paraId="554534CE" w14:textId="77777777" w:rsidR="00552985" w:rsidRDefault="00552985" w:rsidP="00552985">
      <w:pPr>
        <w:spacing w:after="0" w:line="480" w:lineRule="auto"/>
        <w:rPr>
          <w:b/>
          <w:sz w:val="24"/>
          <w:szCs w:val="24"/>
          <w:lang w:val="en-US"/>
        </w:rPr>
      </w:pPr>
    </w:p>
    <w:p w14:paraId="7D045592" w14:textId="61B6DC31" w:rsidR="00552985" w:rsidRDefault="00FE68F5" w:rsidP="00552985">
      <w:pPr>
        <w:spacing w:after="100" w:line="480" w:lineRule="auto"/>
        <w:rPr>
          <w:b/>
          <w:sz w:val="24"/>
          <w:szCs w:val="24"/>
          <w:lang w:val="en-US"/>
        </w:rPr>
      </w:pPr>
      <w:r>
        <w:rPr>
          <w:b/>
          <w:sz w:val="24"/>
          <w:szCs w:val="24"/>
          <w:lang w:val="en-US"/>
        </w:rPr>
        <w:t>Supplementary</w:t>
      </w:r>
      <w:r w:rsidR="00552985">
        <w:rPr>
          <w:b/>
          <w:sz w:val="24"/>
          <w:szCs w:val="24"/>
          <w:lang w:val="en-US"/>
        </w:rPr>
        <w:t xml:space="preserve"> Participants and</w:t>
      </w:r>
      <w:r>
        <w:rPr>
          <w:b/>
          <w:sz w:val="24"/>
          <w:szCs w:val="24"/>
          <w:lang w:val="en-US"/>
        </w:rPr>
        <w:t xml:space="preserve"> </w:t>
      </w:r>
      <w:r w:rsidR="00292FFE">
        <w:rPr>
          <w:b/>
          <w:sz w:val="24"/>
          <w:szCs w:val="24"/>
          <w:lang w:val="en-US"/>
        </w:rPr>
        <w:t>M</w:t>
      </w:r>
      <w:r>
        <w:rPr>
          <w:b/>
          <w:sz w:val="24"/>
          <w:szCs w:val="24"/>
          <w:lang w:val="en-US"/>
        </w:rPr>
        <w:t>ethods</w:t>
      </w:r>
    </w:p>
    <w:p w14:paraId="387A6C10" w14:textId="52A255FE" w:rsidR="00552985" w:rsidRDefault="00552985" w:rsidP="00552985">
      <w:pPr>
        <w:spacing w:line="480" w:lineRule="auto"/>
        <w:jc w:val="center"/>
        <w:rPr>
          <w:bCs/>
          <w:lang w:val="en-US"/>
        </w:rPr>
      </w:pPr>
      <w:r w:rsidRPr="009F0145">
        <w:rPr>
          <w:b/>
          <w:lang w:val="en-US"/>
        </w:rPr>
        <w:t xml:space="preserve">Supplementary </w:t>
      </w:r>
      <w:bookmarkStart w:id="0" w:name="_Hlk59977700"/>
      <w:r w:rsidR="00292FFE">
        <w:rPr>
          <w:b/>
          <w:lang w:val="en-US"/>
        </w:rPr>
        <w:t>F</w:t>
      </w:r>
      <w:r w:rsidRPr="009F0145">
        <w:rPr>
          <w:b/>
          <w:lang w:val="en-US"/>
        </w:rPr>
        <w:t xml:space="preserve">igure </w:t>
      </w:r>
      <w:r>
        <w:rPr>
          <w:b/>
          <w:lang w:val="en-US"/>
        </w:rPr>
        <w:t>1</w:t>
      </w:r>
      <w:r w:rsidRPr="009F0145">
        <w:rPr>
          <w:b/>
          <w:lang w:val="en-US"/>
        </w:rPr>
        <w:t>:</w:t>
      </w:r>
      <w:bookmarkEnd w:id="0"/>
      <w:r>
        <w:rPr>
          <w:b/>
          <w:lang w:val="en-US"/>
        </w:rPr>
        <w:t xml:space="preserve"> Flowchart of the study</w:t>
      </w:r>
      <w:r>
        <w:rPr>
          <w:bCs/>
          <w:noProof/>
          <w:lang w:val="en-US"/>
        </w:rPr>
        <w:drawing>
          <wp:inline distT="0" distB="0" distL="0" distR="0" wp14:anchorId="74CB3537" wp14:editId="17E4574E">
            <wp:extent cx="4417194" cy="6242050"/>
            <wp:effectExtent l="0" t="0" r="2540" b="6350"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illed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7984" cy="6257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D7FA6" w14:textId="32003802" w:rsidR="00552985" w:rsidRDefault="00552985" w:rsidP="00552985">
      <w:pPr>
        <w:spacing w:line="240" w:lineRule="auto"/>
        <w:rPr>
          <w:bCs/>
          <w:lang w:val="en-US"/>
        </w:rPr>
      </w:pPr>
      <w:r w:rsidRPr="00194544">
        <w:rPr>
          <w:bCs/>
          <w:lang w:val="en-US"/>
        </w:rPr>
        <w:t xml:space="preserve">Supplementary </w:t>
      </w:r>
      <w:r w:rsidR="00292FFE">
        <w:rPr>
          <w:bCs/>
          <w:lang w:val="en-US"/>
        </w:rPr>
        <w:t>F</w:t>
      </w:r>
      <w:r w:rsidRPr="00194544">
        <w:rPr>
          <w:bCs/>
          <w:lang w:val="en-US"/>
        </w:rPr>
        <w:t>igure</w:t>
      </w:r>
      <w:r w:rsidRPr="00C32CDF">
        <w:rPr>
          <w:b/>
          <w:lang w:val="en-US"/>
        </w:rPr>
        <w:t xml:space="preserve"> </w:t>
      </w:r>
      <w:r w:rsidRPr="00194544">
        <w:rPr>
          <w:bCs/>
          <w:lang w:val="en-US"/>
        </w:rPr>
        <w:t>1</w:t>
      </w:r>
      <w:r>
        <w:rPr>
          <w:b/>
          <w:lang w:val="en-US"/>
        </w:rPr>
        <w:t xml:space="preserve"> </w:t>
      </w:r>
      <w:r w:rsidRPr="00194544">
        <w:rPr>
          <w:bCs/>
          <w:lang w:val="en-US"/>
        </w:rPr>
        <w:t xml:space="preserve">shows </w:t>
      </w:r>
      <w:r>
        <w:rPr>
          <w:bCs/>
          <w:lang w:val="en-US"/>
        </w:rPr>
        <w:t xml:space="preserve">the number of included participants and exclusion from baseline and follow-up analyses. </w:t>
      </w:r>
      <w:proofErr w:type="spellStart"/>
      <w:r>
        <w:rPr>
          <w:bCs/>
          <w:lang w:val="en-US"/>
        </w:rPr>
        <w:t>pCASL</w:t>
      </w:r>
      <w:proofErr w:type="spellEnd"/>
      <w:r>
        <w:rPr>
          <w:bCs/>
          <w:lang w:val="en-US"/>
        </w:rPr>
        <w:t xml:space="preserve">: </w:t>
      </w:r>
      <w:r w:rsidRPr="00FE3709">
        <w:rPr>
          <w:rFonts w:cstheme="minorHAnsi"/>
          <w:lang w:val="en-US"/>
        </w:rPr>
        <w:t>pseudo-Continuous Arterial Spin Labelling</w:t>
      </w:r>
      <w:r>
        <w:rPr>
          <w:rFonts w:cstheme="minorHAnsi"/>
          <w:lang w:val="en-US"/>
        </w:rPr>
        <w:t>.</w:t>
      </w:r>
    </w:p>
    <w:p w14:paraId="2E3586C9" w14:textId="14598623" w:rsidR="004B2467" w:rsidRDefault="004B2467" w:rsidP="004B2467">
      <w:pPr>
        <w:spacing w:line="480" w:lineRule="auto"/>
        <w:rPr>
          <w:rFonts w:cstheme="minorHAnsi"/>
          <w:b/>
          <w:sz w:val="24"/>
          <w:szCs w:val="24"/>
          <w:lang w:val="en-US"/>
        </w:rPr>
      </w:pPr>
      <w:bookmarkStart w:id="1" w:name="_Hlk122264261"/>
      <w:bookmarkStart w:id="2" w:name="_Hlk30058595"/>
      <w:bookmarkStart w:id="3" w:name="_Hlk115262142"/>
      <w:bookmarkStart w:id="4" w:name="_Hlk121832780"/>
      <w:bookmarkStart w:id="5" w:name="_Hlk93348334"/>
      <w:r>
        <w:rPr>
          <w:rFonts w:cstheme="minorHAnsi"/>
          <w:b/>
          <w:sz w:val="24"/>
          <w:szCs w:val="24"/>
          <w:lang w:val="en-US"/>
        </w:rPr>
        <w:lastRenderedPageBreak/>
        <w:t xml:space="preserve">Participants and </w:t>
      </w:r>
      <w:r w:rsidR="00292FFE">
        <w:rPr>
          <w:rFonts w:cstheme="minorHAnsi"/>
          <w:b/>
          <w:sz w:val="24"/>
          <w:szCs w:val="24"/>
          <w:lang w:val="en-US"/>
        </w:rPr>
        <w:t>M</w:t>
      </w:r>
      <w:r>
        <w:rPr>
          <w:rFonts w:cstheme="minorHAnsi"/>
          <w:b/>
          <w:sz w:val="24"/>
          <w:szCs w:val="24"/>
          <w:lang w:val="en-US"/>
        </w:rPr>
        <w:t xml:space="preserve">ethods </w:t>
      </w:r>
    </w:p>
    <w:p w14:paraId="5680946D" w14:textId="77777777" w:rsidR="004B2467" w:rsidRDefault="004B2467" w:rsidP="004B2467">
      <w:pPr>
        <w:spacing w:after="0" w:line="480" w:lineRule="auto"/>
        <w:rPr>
          <w:b/>
          <w:lang w:val="en-US"/>
        </w:rPr>
      </w:pPr>
      <w:bookmarkStart w:id="6" w:name="_Hlk30058571"/>
      <w:bookmarkEnd w:id="1"/>
      <w:r>
        <w:rPr>
          <w:b/>
          <w:lang w:val="en-US"/>
        </w:rPr>
        <w:t>Participants</w:t>
      </w:r>
      <w:bookmarkEnd w:id="6"/>
      <w:r>
        <w:rPr>
          <w:b/>
          <w:lang w:val="en-US"/>
        </w:rPr>
        <w:t xml:space="preserve"> </w:t>
      </w:r>
    </w:p>
    <w:p w14:paraId="20077447" w14:textId="02D530AC" w:rsidR="004B2467" w:rsidRPr="00C60F4D" w:rsidRDefault="004B2467" w:rsidP="004B2467">
      <w:pPr>
        <w:spacing w:after="0" w:line="480" w:lineRule="auto"/>
        <w:rPr>
          <w:rFonts w:eastAsia="Times New Roman" w:cstheme="minorHAnsi"/>
          <w:lang w:val="en-US"/>
        </w:rPr>
      </w:pPr>
      <w:r w:rsidRPr="00C60F4D">
        <w:rPr>
          <w:rFonts w:eastAsia="Times New Roman" w:cstheme="minorHAnsi"/>
          <w:lang w:val="en-US"/>
        </w:rPr>
        <w:t>Participants have been included in other publications</w:t>
      </w:r>
      <w:bookmarkEnd w:id="2"/>
      <w:r w:rsidRPr="00C60F4D">
        <w:rPr>
          <w:rFonts w:eastAsia="Times New Roman" w:cstheme="minorHAnsi"/>
          <w:lang w:val="en-US"/>
        </w:rPr>
        <w:t xml:space="preserve"> </w:t>
      </w:r>
      <w:r>
        <w:rPr>
          <w:rFonts w:eastAsia="Times New Roman" w:cstheme="minorHAnsi"/>
          <w:lang w:val="en-US"/>
        </w:rPr>
        <w:fldChar w:fldCharType="begin">
          <w:fldData xml:space="preserve">PEVuZE5vdGU+PENpdGU+PEF1dGhvcj5Cb2plc2VuPC9BdXRob3I+PFllYXI+MjAyMDwvWWVhcj48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</w:fldData>
        </w:fldChar>
      </w:r>
      <w:r w:rsidRPr="00C60F4D">
        <w:rPr>
          <w:rFonts w:eastAsia="Times New Roman" w:cstheme="minorHAnsi"/>
          <w:lang w:val="en-US"/>
        </w:rPr>
        <w:instrText xml:space="preserve"> ADDIN EN.CITE </w:instrText>
      </w:r>
      <w:r>
        <w:rPr>
          <w:rFonts w:eastAsia="Times New Roman" w:cstheme="minorHAnsi"/>
          <w:lang w:val="en-US"/>
        </w:rPr>
        <w:fldChar w:fldCharType="begin">
          <w:fldData xml:space="preserve">PEVuZE5vdGU+PENpdGU+PEF1dGhvcj5Cb2plc2VuPC9BdXRob3I+PFllYXI+MjAyMDwvWWVhcj48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</w:fldData>
        </w:fldChar>
      </w:r>
      <w:r w:rsidRPr="00C60F4D">
        <w:rPr>
          <w:rFonts w:eastAsia="Times New Roman" w:cstheme="minorHAnsi"/>
          <w:lang w:val="en-US"/>
        </w:rPr>
        <w:instrText xml:space="preserve"> ADDIN EN.CITE.DATA </w:instrText>
      </w:r>
      <w:r>
        <w:rPr>
          <w:rFonts w:eastAsia="Times New Roman" w:cstheme="minorHAnsi"/>
          <w:lang w:val="en-US"/>
        </w:rPr>
      </w:r>
      <w:r>
        <w:rPr>
          <w:rFonts w:eastAsia="Times New Roman" w:cstheme="minorHAnsi"/>
          <w:lang w:val="en-US"/>
        </w:rPr>
        <w:fldChar w:fldCharType="end"/>
      </w:r>
      <w:r>
        <w:rPr>
          <w:rFonts w:eastAsia="Times New Roman" w:cstheme="minorHAnsi"/>
          <w:lang w:val="en-US"/>
        </w:rPr>
      </w:r>
      <w:r>
        <w:rPr>
          <w:rFonts w:eastAsia="Times New Roman" w:cstheme="minorHAnsi"/>
          <w:lang w:val="en-US"/>
        </w:rPr>
        <w:fldChar w:fldCharType="separate"/>
      </w:r>
      <w:r w:rsidRPr="00C60F4D">
        <w:rPr>
          <w:rFonts w:eastAsia="Times New Roman" w:cstheme="minorHAnsi"/>
          <w:noProof/>
          <w:lang w:val="en-US"/>
        </w:rPr>
        <w:t>(Bojesen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21, Bojesen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20, Fagerlund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21, Jessen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19, Nielsen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22, Sigvard</w:t>
      </w:r>
      <w:r w:rsidRPr="00C60F4D">
        <w:rPr>
          <w:rFonts w:eastAsia="Times New Roman" w:cstheme="minorHAnsi"/>
          <w:i/>
          <w:noProof/>
          <w:lang w:val="en-US"/>
        </w:rPr>
        <w:t xml:space="preserve"> et al.</w:t>
      </w:r>
      <w:r w:rsidRPr="00C60F4D">
        <w:rPr>
          <w:rFonts w:eastAsia="Times New Roman" w:cstheme="minorHAnsi"/>
          <w:noProof/>
          <w:lang w:val="en-US"/>
        </w:rPr>
        <w:t>, 2022, Tangmose K, 2020)</w:t>
      </w:r>
      <w:r>
        <w:rPr>
          <w:rFonts w:eastAsia="Times New Roman" w:cstheme="minorHAnsi"/>
          <w:lang w:val="en-US"/>
        </w:rPr>
        <w:fldChar w:fldCharType="end"/>
      </w:r>
      <w:r>
        <w:rPr>
          <w:rFonts w:eastAsia="Times New Roman" w:cstheme="minorHAnsi"/>
          <w:lang w:val="en-US"/>
        </w:rPr>
        <w:t xml:space="preserve">, </w:t>
      </w:r>
      <w:r>
        <w:rPr>
          <w:rFonts w:eastAsia="Times New Roman"/>
          <w:lang w:val="en-US"/>
        </w:rPr>
        <w:t xml:space="preserve">but </w:t>
      </w:r>
      <w:proofErr w:type="spellStart"/>
      <w:r>
        <w:rPr>
          <w:rFonts w:eastAsia="Times New Roman" w:cstheme="minorHAnsi"/>
          <w:lang w:val="en-US"/>
        </w:rPr>
        <w:t>rCBF</w:t>
      </w:r>
      <w:proofErr w:type="spellEnd"/>
      <w:r>
        <w:rPr>
          <w:rFonts w:eastAsia="Times New Roman" w:cstheme="minorHAnsi"/>
          <w:lang w:val="en-US"/>
        </w:rPr>
        <w:t xml:space="preserve"> data have not been reported previously.</w:t>
      </w:r>
    </w:p>
    <w:p w14:paraId="1EF48285" w14:textId="77777777" w:rsidR="004B2467" w:rsidRDefault="004B2467" w:rsidP="00552985">
      <w:pPr>
        <w:spacing w:after="0" w:line="480" w:lineRule="auto"/>
        <w:rPr>
          <w:b/>
          <w:lang w:val="en-US"/>
        </w:rPr>
      </w:pPr>
    </w:p>
    <w:p w14:paraId="3C219DD5" w14:textId="2EEB965F" w:rsidR="00552985" w:rsidRDefault="00552985" w:rsidP="00552985">
      <w:pPr>
        <w:spacing w:after="0" w:line="480" w:lineRule="auto"/>
        <w:rPr>
          <w:b/>
          <w:lang w:val="en-US"/>
        </w:rPr>
      </w:pPr>
      <w:r>
        <w:rPr>
          <w:b/>
          <w:lang w:val="en-US"/>
        </w:rPr>
        <w:t xml:space="preserve">Magnetic resonance imaging acquisition </w:t>
      </w:r>
      <w:bookmarkEnd w:id="3"/>
    </w:p>
    <w:p w14:paraId="68487FA7" w14:textId="4BC3F7C4" w:rsidR="00552985" w:rsidRPr="006E5EE0" w:rsidRDefault="00552985" w:rsidP="00C60F4D">
      <w:pPr>
        <w:shd w:val="clear" w:color="auto" w:fill="FFFFFF"/>
        <w:spacing w:after="0" w:line="480" w:lineRule="auto"/>
        <w:textAlignment w:val="baseline"/>
        <w:rPr>
          <w:rFonts w:ascii="Calibri" w:eastAsia="Times New Roman" w:hAnsi="Calibri" w:cs="Calibri"/>
          <w:lang w:val="en-US" w:eastAsia="da-DK"/>
        </w:rPr>
      </w:pPr>
      <w:r w:rsidRPr="006E5EE0">
        <w:rPr>
          <w:rFonts w:ascii="Calibri" w:eastAsia="Times New Roman" w:hAnsi="Calibri" w:cs="Calibri"/>
          <w:lang w:val="en-US" w:eastAsia="da-DK"/>
        </w:rPr>
        <w:t xml:space="preserve">Motion issues were controlled at subject level using the outlier detection method provided by the 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oxford_asl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 xml:space="preserve"> software. Following this algorithm outlier frames are detected using the "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dvars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>" parameter (</w:t>
      </w:r>
      <w:proofErr w:type="gramStart"/>
      <w:r w:rsidRPr="006E5EE0">
        <w:rPr>
          <w:rFonts w:ascii="Calibri" w:eastAsia="Times New Roman" w:hAnsi="Calibri" w:cs="Calibri"/>
          <w:lang w:val="en-US" w:eastAsia="da-DK"/>
        </w:rPr>
        <w:t>i.e.</w:t>
      </w:r>
      <w:proofErr w:type="gramEnd"/>
      <w:r w:rsidRPr="006E5EE0">
        <w:rPr>
          <w:rFonts w:ascii="Calibri" w:eastAsia="Times New Roman" w:hAnsi="Calibri" w:cs="Calibri"/>
          <w:lang w:val="en-US" w:eastAsia="da-DK"/>
        </w:rPr>
        <w:t xml:space="preserve"> </w:t>
      </w:r>
      <w:r w:rsidR="00C60F4D" w:rsidRPr="006E5EE0">
        <w:rPr>
          <w:rFonts w:ascii="Calibri" w:eastAsia="Times New Roman" w:hAnsi="Calibri" w:cs="Calibri"/>
          <w:lang w:val="en-US" w:eastAsia="da-DK"/>
        </w:rPr>
        <w:t>root mean square (</w:t>
      </w:r>
      <w:r w:rsidRPr="006E5EE0">
        <w:rPr>
          <w:rFonts w:ascii="Calibri" w:eastAsia="Times New Roman" w:hAnsi="Calibri" w:cs="Calibri"/>
          <w:lang w:val="en-US" w:eastAsia="da-DK"/>
        </w:rPr>
        <w:t>RMS</w:t>
      </w:r>
      <w:r w:rsidR="00C60F4D" w:rsidRPr="006E5EE0">
        <w:rPr>
          <w:rFonts w:ascii="Calibri" w:eastAsia="Times New Roman" w:hAnsi="Calibri" w:cs="Calibri"/>
          <w:lang w:val="en-US" w:eastAsia="da-DK"/>
        </w:rPr>
        <w:t>)</w:t>
      </w:r>
      <w:r w:rsidRPr="006E5EE0">
        <w:rPr>
          <w:rFonts w:ascii="Calibri" w:eastAsia="Times New Roman" w:hAnsi="Calibri" w:cs="Calibri"/>
          <w:lang w:val="en-US" w:eastAsia="da-DK"/>
        </w:rPr>
        <w:t xml:space="preserve"> intensity difference between sequential frames) and removed if exceeding a certain threshold. In general, 0 to 6 outlier frames were removed from each dataset of 30 frames with the median value was 1 frame removed as illustrated in </w:t>
      </w:r>
      <w:r w:rsidR="00292FFE" w:rsidRPr="006E5EE0">
        <w:rPr>
          <w:rFonts w:ascii="Calibri" w:eastAsia="Times New Roman" w:hAnsi="Calibri" w:cs="Calibri"/>
          <w:lang w:val="en-US" w:eastAsia="da-DK"/>
        </w:rPr>
        <w:t>S</w:t>
      </w:r>
      <w:r w:rsidRPr="006E5EE0">
        <w:rPr>
          <w:rFonts w:ascii="Calibri" w:eastAsia="Times New Roman" w:hAnsi="Calibri" w:cs="Calibri"/>
          <w:lang w:val="en-US" w:eastAsia="da-DK"/>
        </w:rPr>
        <w:t xml:space="preserve">upplementary </w:t>
      </w:r>
      <w:r w:rsidR="00292FFE" w:rsidRPr="006E5EE0">
        <w:rPr>
          <w:rFonts w:ascii="Calibri" w:eastAsia="Times New Roman" w:hAnsi="Calibri" w:cs="Calibri"/>
          <w:lang w:val="en-US" w:eastAsia="da-DK"/>
        </w:rPr>
        <w:t>F</w:t>
      </w:r>
      <w:r w:rsidRPr="006E5EE0">
        <w:rPr>
          <w:rFonts w:ascii="Calibri" w:eastAsia="Times New Roman" w:hAnsi="Calibri" w:cs="Calibri"/>
          <w:lang w:val="en-US" w:eastAsia="da-DK"/>
        </w:rPr>
        <w:t>igure 2. We chose not to calculate and correct for motion parameters as such, since these may be affected by the alternating contrast of the tag-control pairs (see also </w:t>
      </w:r>
      <w:hyperlink r:id="rId9" w:tgtFrame="_blank" w:history="1">
        <w:r w:rsidRPr="006E5EE0">
          <w:rPr>
            <w:rFonts w:ascii="Calibri" w:eastAsia="Times New Roman" w:hAnsi="Calibri" w:cs="Calibri"/>
            <w:u w:val="single"/>
            <w:bdr w:val="none" w:sz="0" w:space="0" w:color="auto" w:frame="1"/>
            <w:lang w:val="en-US" w:eastAsia="da-DK"/>
          </w:rPr>
          <w:t>https://fsl.fmrib.ox.ac.uk/fsl/fslwiki/FSLMotionOutliers</w:t>
        </w:r>
      </w:hyperlink>
      <w:r w:rsidRPr="006E5EE0">
        <w:rPr>
          <w:rFonts w:ascii="Calibri" w:eastAsia="Times New Roman" w:hAnsi="Calibri" w:cs="Calibri"/>
          <w:lang w:val="en-US" w:eastAsia="da-DK"/>
        </w:rPr>
        <w:t>). </w:t>
      </w:r>
    </w:p>
    <w:p w14:paraId="6A92C0E3" w14:textId="7A4F759E" w:rsidR="005B58B8" w:rsidRPr="006E5EE0" w:rsidRDefault="005B58B8" w:rsidP="005B58B8">
      <w:pPr>
        <w:spacing w:after="0" w:line="480" w:lineRule="auto"/>
        <w:jc w:val="center"/>
        <w:rPr>
          <w:b/>
          <w:lang w:val="en-US"/>
        </w:rPr>
      </w:pPr>
    </w:p>
    <w:p w14:paraId="55602E73" w14:textId="2E123E18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0CE4F1E5" w14:textId="46208322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685377E1" w14:textId="652AEC58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3AB9E49B" w14:textId="0883D2B9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4437B077" w14:textId="277993FB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7E2EDA59" w14:textId="667B8430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2B8B0905" w14:textId="0FE5C7A8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7D292C67" w14:textId="2F996A59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2B91A6C9" w14:textId="0DB82751" w:rsidR="00C60F4D" w:rsidRPr="006E5EE0" w:rsidRDefault="00C60F4D" w:rsidP="005B58B8">
      <w:pPr>
        <w:spacing w:after="0" w:line="480" w:lineRule="auto"/>
        <w:jc w:val="center"/>
        <w:rPr>
          <w:b/>
          <w:lang w:val="en-US"/>
        </w:rPr>
      </w:pPr>
    </w:p>
    <w:p w14:paraId="5CF69888" w14:textId="77777777" w:rsidR="00C60F4D" w:rsidRPr="006E5EE0" w:rsidRDefault="00C60F4D" w:rsidP="00C60F4D">
      <w:pPr>
        <w:spacing w:after="0" w:line="480" w:lineRule="auto"/>
        <w:rPr>
          <w:b/>
          <w:lang w:val="en-US"/>
        </w:rPr>
      </w:pPr>
    </w:p>
    <w:p w14:paraId="0011B012" w14:textId="292D0D69" w:rsidR="005B58B8" w:rsidRPr="006E5EE0" w:rsidRDefault="00552985" w:rsidP="005B58B8">
      <w:pPr>
        <w:spacing w:after="0" w:line="480" w:lineRule="auto"/>
        <w:jc w:val="center"/>
        <w:rPr>
          <w:b/>
          <w:lang w:val="en-US"/>
        </w:rPr>
      </w:pPr>
      <w:r w:rsidRPr="006E5EE0">
        <w:rPr>
          <w:b/>
          <w:lang w:val="en-US"/>
        </w:rPr>
        <w:lastRenderedPageBreak/>
        <w:t xml:space="preserve">Supplementary </w:t>
      </w:r>
      <w:r w:rsidR="00292FFE" w:rsidRPr="006E5EE0">
        <w:rPr>
          <w:b/>
          <w:lang w:val="en-US"/>
        </w:rPr>
        <w:t>F</w:t>
      </w:r>
      <w:r w:rsidRPr="006E5EE0">
        <w:rPr>
          <w:b/>
          <w:lang w:val="en-US"/>
        </w:rPr>
        <w:t>igure 2</w:t>
      </w:r>
    </w:p>
    <w:p w14:paraId="1B42C838" w14:textId="23244595" w:rsidR="005B58B8" w:rsidRPr="006E5EE0" w:rsidRDefault="005B58B8" w:rsidP="005B58B8">
      <w:pPr>
        <w:spacing w:after="0"/>
        <w:rPr>
          <w:rFonts w:ascii="Calibri" w:hAnsi="Calibri" w:cs="Calibri"/>
          <w:b/>
          <w:bCs/>
          <w:sz w:val="24"/>
          <w:szCs w:val="24"/>
          <w:shd w:val="clear" w:color="auto" w:fill="FFFFFF"/>
        </w:rPr>
      </w:pPr>
      <w:r w:rsidRPr="006E5EE0">
        <w:rPr>
          <w:rFonts w:ascii="Calibri" w:hAnsi="Calibri" w:cs="Calibri"/>
          <w:b/>
          <w:bCs/>
          <w:sz w:val="24"/>
          <w:szCs w:val="24"/>
          <w:shd w:val="clear" w:color="auto" w:fill="FFFFFF"/>
        </w:rPr>
        <w:t>A</w:t>
      </w:r>
      <w:r w:rsidR="00552985" w:rsidRPr="006E5EE0">
        <w:rPr>
          <w:b/>
          <w:lang w:val="en-US"/>
        </w:rPr>
        <w:t xml:space="preserve"> </w:t>
      </w:r>
    </w:p>
    <w:p w14:paraId="117030BE" w14:textId="418E17B5" w:rsidR="00552985" w:rsidRPr="006E5EE0" w:rsidRDefault="005B58B8" w:rsidP="005B58B8">
      <w:pPr>
        <w:spacing w:after="0" w:line="480" w:lineRule="auto"/>
        <w:jc w:val="center"/>
        <w:rPr>
          <w:b/>
          <w:lang w:val="en-US"/>
        </w:rPr>
      </w:pPr>
      <w:r w:rsidRPr="006E5EE0">
        <w:rPr>
          <w:rFonts w:ascii="Segoe UI" w:hAnsi="Segoe UI" w:cs="Segoe UI"/>
          <w:noProof/>
          <w:shd w:val="clear" w:color="auto" w:fill="FFFFFF"/>
        </w:rPr>
        <w:drawing>
          <wp:inline distT="0" distB="0" distL="0" distR="0" wp14:anchorId="78FA7631" wp14:editId="4577CE7B">
            <wp:extent cx="5181600" cy="1427415"/>
            <wp:effectExtent l="0" t="0" r="0" b="1905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lede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5988" cy="1439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304589" w14:textId="6DE856E2" w:rsidR="005B58B8" w:rsidRPr="006E5EE0" w:rsidRDefault="005B58B8" w:rsidP="005B58B8">
      <w:pPr>
        <w:spacing w:after="0" w:line="480" w:lineRule="auto"/>
        <w:rPr>
          <w:b/>
          <w:lang w:val="en-US"/>
        </w:rPr>
      </w:pPr>
      <w:r w:rsidRPr="006E5EE0">
        <w:rPr>
          <w:b/>
          <w:lang w:val="en-US"/>
        </w:rPr>
        <w:t>B</w:t>
      </w:r>
    </w:p>
    <w:p w14:paraId="0883F2DB" w14:textId="518A14DE" w:rsidR="005B58B8" w:rsidRPr="006E5EE0" w:rsidRDefault="005B58B8" w:rsidP="005B58B8">
      <w:pPr>
        <w:spacing w:after="0" w:line="480" w:lineRule="auto"/>
        <w:jc w:val="center"/>
        <w:rPr>
          <w:b/>
          <w:lang w:val="en-US"/>
        </w:rPr>
      </w:pPr>
      <w:r w:rsidRPr="006E5EE0">
        <w:rPr>
          <w:rFonts w:ascii="Segoe UI" w:hAnsi="Segoe UI" w:cs="Segoe UI"/>
          <w:noProof/>
          <w:shd w:val="clear" w:color="auto" w:fill="FFFFFF"/>
        </w:rPr>
        <w:drawing>
          <wp:inline distT="0" distB="0" distL="0" distR="0" wp14:anchorId="394F6E54" wp14:editId="3F6B6803">
            <wp:extent cx="4991100" cy="2495550"/>
            <wp:effectExtent l="0" t="0" r="0" b="0"/>
            <wp:docPr id="5" name="Billede 5" descr="Et billede, der indeholder tekst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illede 2" descr="Et billede, der indeholder tekst&#10;&#10;Automatisk genereret beskrivelse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100" cy="249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FFD78" w14:textId="7AD0A08E" w:rsidR="005B58B8" w:rsidRPr="006E5EE0" w:rsidRDefault="005B58B8" w:rsidP="005B58B8">
      <w:pPr>
        <w:spacing w:after="0" w:line="240" w:lineRule="auto"/>
        <w:rPr>
          <w:rFonts w:ascii="Calibri" w:eastAsia="Times New Roman" w:hAnsi="Calibri" w:cs="Calibri"/>
          <w:lang w:val="en-US" w:eastAsia="da-DK"/>
        </w:rPr>
      </w:pPr>
      <w:r w:rsidRPr="006E5EE0">
        <w:rPr>
          <w:rFonts w:ascii="Calibri" w:hAnsi="Calibri" w:cs="Calibri"/>
          <w:shd w:val="clear" w:color="auto" w:fill="FFFFFF"/>
          <w:lang w:val="en-US"/>
        </w:rPr>
        <w:t xml:space="preserve">Supplementary </w:t>
      </w:r>
      <w:r w:rsidR="00292FFE" w:rsidRPr="006E5EE0">
        <w:rPr>
          <w:rFonts w:ascii="Calibri" w:hAnsi="Calibri" w:cs="Calibri"/>
          <w:shd w:val="clear" w:color="auto" w:fill="FFFFFF"/>
          <w:lang w:val="en-US"/>
        </w:rPr>
        <w:t>F</w:t>
      </w:r>
      <w:r w:rsidRPr="006E5EE0">
        <w:rPr>
          <w:rFonts w:ascii="Calibri" w:hAnsi="Calibri" w:cs="Calibri"/>
          <w:shd w:val="clear" w:color="auto" w:fill="FFFFFF"/>
          <w:lang w:val="en-US"/>
        </w:rPr>
        <w:t xml:space="preserve">igure 2 illustrates the </w:t>
      </w:r>
      <w:r w:rsidRPr="006E5EE0">
        <w:rPr>
          <w:rFonts w:ascii="Calibri" w:eastAsia="Times New Roman" w:hAnsi="Calibri" w:cs="Calibri"/>
          <w:lang w:val="en-US" w:eastAsia="da-DK"/>
        </w:rPr>
        <w:t xml:space="preserve">outlier detection method provided by the 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oxford_asl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 xml:space="preserve"> software. Outlier frames were detected with the ‘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dvars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>’ parameter using the root mean square</w:t>
      </w:r>
      <w:r w:rsidR="00C60F4D" w:rsidRPr="006E5EE0">
        <w:rPr>
          <w:rFonts w:ascii="Calibri" w:eastAsia="Times New Roman" w:hAnsi="Calibri" w:cs="Calibri"/>
          <w:lang w:val="en-US" w:eastAsia="da-DK"/>
        </w:rPr>
        <w:t xml:space="preserve"> (RMS)</w:t>
      </w:r>
      <w:r w:rsidRPr="006E5EE0">
        <w:rPr>
          <w:rFonts w:ascii="Calibri" w:eastAsia="Times New Roman" w:hAnsi="Calibri" w:cs="Calibri"/>
          <w:lang w:val="en-US" w:eastAsia="da-DK"/>
        </w:rPr>
        <w:t xml:space="preserve"> intensity difference between sequential frames as illustrated in A. Frames were removed if they exceeded a certain threshold as illustrated in B. Note that 1 on the x-axis in A corresponds to Z=0 in B. Abbreviation: 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Dvars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 xml:space="preserve"> (D referring to temporal derivative of </w:t>
      </w:r>
      <w:proofErr w:type="spellStart"/>
      <w:r w:rsidRPr="006E5EE0">
        <w:rPr>
          <w:rFonts w:ascii="Calibri" w:eastAsia="Times New Roman" w:hAnsi="Calibri" w:cs="Calibri"/>
          <w:lang w:val="en-US" w:eastAsia="da-DK"/>
        </w:rPr>
        <w:t>timecourses</w:t>
      </w:r>
      <w:proofErr w:type="spellEnd"/>
      <w:r w:rsidRPr="006E5EE0">
        <w:rPr>
          <w:rFonts w:ascii="Calibri" w:eastAsia="Times New Roman" w:hAnsi="Calibri" w:cs="Calibri"/>
          <w:lang w:val="en-US" w:eastAsia="da-DK"/>
        </w:rPr>
        <w:t xml:space="preserve">, VARS referring to RMS variance over voxels). RMS: Root mean square. </w:t>
      </w:r>
    </w:p>
    <w:p w14:paraId="3465DD51" w14:textId="42E82A3E" w:rsidR="00C60F4D" w:rsidRPr="006E5EE0" w:rsidRDefault="00C60F4D" w:rsidP="005B58B8">
      <w:pPr>
        <w:spacing w:after="0" w:line="240" w:lineRule="auto"/>
        <w:rPr>
          <w:rFonts w:ascii="Calibri" w:eastAsia="Times New Roman" w:hAnsi="Calibri" w:cs="Calibri"/>
          <w:lang w:val="en-US" w:eastAsia="da-DK"/>
        </w:rPr>
      </w:pPr>
    </w:p>
    <w:p w14:paraId="5FA960BE" w14:textId="77777777" w:rsidR="00C60F4D" w:rsidRPr="006E5EE0" w:rsidRDefault="00C60F4D" w:rsidP="005B58B8">
      <w:pPr>
        <w:spacing w:after="0" w:line="240" w:lineRule="auto"/>
        <w:rPr>
          <w:rFonts w:ascii="Calibri" w:eastAsia="Times New Roman" w:hAnsi="Calibri" w:cs="Calibri"/>
          <w:lang w:val="en-US" w:eastAsia="da-DK"/>
        </w:rPr>
      </w:pPr>
    </w:p>
    <w:p w14:paraId="2103CEB1" w14:textId="77777777" w:rsidR="00C60F4D" w:rsidRPr="006E5EE0" w:rsidRDefault="00C60F4D" w:rsidP="005B58B8">
      <w:pPr>
        <w:spacing w:after="0" w:line="240" w:lineRule="auto"/>
        <w:rPr>
          <w:rFonts w:ascii="Calibri" w:eastAsia="Times New Roman" w:hAnsi="Calibri" w:cs="Calibri"/>
          <w:lang w:val="en-US" w:eastAsia="da-DK"/>
        </w:rPr>
      </w:pPr>
    </w:p>
    <w:bookmarkEnd w:id="4"/>
    <w:p w14:paraId="5CF7B6C7" w14:textId="04391FC0" w:rsidR="00FE68F5" w:rsidRPr="006E5EE0" w:rsidRDefault="00FE68F5" w:rsidP="00FE68F5">
      <w:pPr>
        <w:spacing w:line="480" w:lineRule="auto"/>
        <w:rPr>
          <w:lang w:val="en-US"/>
        </w:rPr>
      </w:pPr>
      <w:r w:rsidRPr="006E5EE0">
        <w:rPr>
          <w:b/>
          <w:lang w:val="en-US"/>
        </w:rPr>
        <w:t>Statistics</w:t>
      </w:r>
    </w:p>
    <w:bookmarkEnd w:id="5"/>
    <w:p w14:paraId="6F8ABBB3" w14:textId="77777777" w:rsidR="00B643F9" w:rsidRPr="006E5EE0" w:rsidRDefault="00B643F9" w:rsidP="00924828">
      <w:pPr>
        <w:spacing w:after="200" w:line="480" w:lineRule="auto"/>
        <w:rPr>
          <w:rFonts w:ascii="Calibri" w:hAnsi="Calibri" w:cs="Calibri"/>
          <w:lang w:val="en-US"/>
        </w:rPr>
      </w:pPr>
      <w:r w:rsidRPr="006E5EE0">
        <w:rPr>
          <w:rFonts w:ascii="Calibri" w:hAnsi="Calibri" w:cs="Calibri"/>
          <w:lang w:val="en-US"/>
        </w:rPr>
        <w:t xml:space="preserve">Baseline differences in </w:t>
      </w:r>
      <w:proofErr w:type="spellStart"/>
      <w:r w:rsidRPr="006E5EE0">
        <w:rPr>
          <w:rFonts w:ascii="Calibri" w:hAnsi="Calibri" w:cs="Calibri"/>
          <w:lang w:val="en-US"/>
        </w:rPr>
        <w:t>rCBF</w:t>
      </w:r>
      <w:proofErr w:type="spellEnd"/>
      <w:r w:rsidRPr="006E5EE0">
        <w:rPr>
          <w:rFonts w:ascii="Calibri" w:hAnsi="Calibri" w:cs="Calibri"/>
          <w:lang w:val="en-US"/>
        </w:rPr>
        <w:t xml:space="preserve"> were investigated with a general linear model (GLM) for patients compared with healthy controls in the following model:</w:t>
      </w:r>
    </w:p>
    <w:p w14:paraId="384FB39F" w14:textId="77777777" w:rsidR="00B643F9" w:rsidRPr="006E5EE0" w:rsidRDefault="00B643F9" w:rsidP="00924828">
      <w:pPr>
        <w:spacing w:after="200" w:line="480" w:lineRule="auto"/>
        <w:jc w:val="center"/>
        <w:rPr>
          <w:lang w:val="en-US"/>
        </w:rPr>
      </w:pP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= </w:t>
      </w:r>
      <w:r w:rsidRPr="006E5EE0">
        <w:t>β</w:t>
      </w:r>
      <w:r w:rsidRPr="006E5EE0">
        <w:rPr>
          <w:vertAlign w:val="subscript"/>
          <w:lang w:val="en-US"/>
        </w:rPr>
        <w:t>0</w:t>
      </w:r>
      <w:r w:rsidRPr="006E5EE0">
        <w:rPr>
          <w:lang w:val="en-US"/>
        </w:rPr>
        <w:t xml:space="preserve">*group + </w:t>
      </w:r>
      <w:r w:rsidRPr="006E5EE0">
        <w:t>β</w:t>
      </w:r>
      <w:r w:rsidRPr="006E5EE0">
        <w:rPr>
          <w:vertAlign w:val="subscript"/>
          <w:lang w:val="en-US"/>
        </w:rPr>
        <w:t>1</w:t>
      </w:r>
      <w:r w:rsidRPr="006E5EE0">
        <w:rPr>
          <w:lang w:val="en-US"/>
        </w:rPr>
        <w:t xml:space="preserve">* age + </w:t>
      </w:r>
      <w:r w:rsidRPr="006E5EE0">
        <w:t>β</w:t>
      </w:r>
      <w:r w:rsidRPr="006E5EE0">
        <w:rPr>
          <w:vertAlign w:val="subscript"/>
          <w:lang w:val="en-US"/>
        </w:rPr>
        <w:t>2</w:t>
      </w:r>
      <w:r w:rsidRPr="006E5EE0">
        <w:rPr>
          <w:lang w:val="en-US"/>
        </w:rPr>
        <w:t xml:space="preserve">* sex + </w:t>
      </w:r>
      <w:r w:rsidRPr="006E5EE0">
        <w:t>β</w:t>
      </w:r>
      <w:r w:rsidRPr="006E5EE0">
        <w:rPr>
          <w:vertAlign w:val="subscript"/>
          <w:lang w:val="en-US"/>
        </w:rPr>
        <w:t>3</w:t>
      </w:r>
      <w:r w:rsidRPr="006E5EE0">
        <w:rPr>
          <w:lang w:val="en-US"/>
        </w:rPr>
        <w:t xml:space="preserve">* smoking status + </w:t>
      </w:r>
      <w:r w:rsidRPr="006E5EE0">
        <w:t>β</w:t>
      </w:r>
      <w:r w:rsidRPr="006E5EE0">
        <w:rPr>
          <w:vertAlign w:val="subscript"/>
          <w:lang w:val="en-US"/>
        </w:rPr>
        <w:t>4</w:t>
      </w:r>
      <w:r w:rsidRPr="006E5EE0">
        <w:rPr>
          <w:lang w:val="en-US"/>
        </w:rPr>
        <w:t xml:space="preserve">* global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+ </w:t>
      </w:r>
      <w:r w:rsidRPr="006E5EE0">
        <w:t>β</w:t>
      </w:r>
      <w:r w:rsidRPr="006E5EE0">
        <w:rPr>
          <w:vertAlign w:val="subscript"/>
          <w:lang w:val="en-US"/>
        </w:rPr>
        <w:t>5</w:t>
      </w:r>
      <w:r w:rsidRPr="006E5EE0">
        <w:rPr>
          <w:lang w:val="en-US"/>
        </w:rPr>
        <w:t xml:space="preserve">* group*sex </w:t>
      </w:r>
    </w:p>
    <w:p w14:paraId="66E06DC0" w14:textId="10A524F4" w:rsidR="007A03DA" w:rsidRPr="006E5EE0" w:rsidRDefault="00B643F9" w:rsidP="00924828">
      <w:pPr>
        <w:spacing w:after="200" w:line="480" w:lineRule="auto"/>
        <w:rPr>
          <w:lang w:val="en-US"/>
        </w:rPr>
      </w:pPr>
      <w:r w:rsidRPr="006E5EE0">
        <w:rPr>
          <w:lang w:val="en-US"/>
        </w:rPr>
        <w:lastRenderedPageBreak/>
        <w:t xml:space="preserve">In cases with a </w:t>
      </w:r>
      <w:r w:rsidRPr="006E5EE0">
        <w:rPr>
          <w:rFonts w:ascii="Calibri" w:hAnsi="Calibri" w:cs="Calibri"/>
          <w:lang w:val="en-US"/>
        </w:rPr>
        <w:t>significant sex*</w:t>
      </w:r>
      <w:r w:rsidRPr="006E5EE0">
        <w:rPr>
          <w:lang w:val="en-US"/>
        </w:rPr>
        <w:t>group interaction post hoc analyses were performed with group differences between female and male patients as primary outcome</w:t>
      </w:r>
      <w:r w:rsidR="007A03DA" w:rsidRPr="006E5EE0">
        <w:rPr>
          <w:lang w:val="en-US"/>
        </w:rPr>
        <w:t xml:space="preserve"> in the following model:</w:t>
      </w:r>
    </w:p>
    <w:p w14:paraId="11DD4837" w14:textId="4E4418CB" w:rsidR="007A03DA" w:rsidRPr="006E5EE0" w:rsidRDefault="00B643F9" w:rsidP="00924828">
      <w:pPr>
        <w:spacing w:after="200" w:line="480" w:lineRule="auto"/>
        <w:jc w:val="center"/>
        <w:rPr>
          <w:lang w:val="en-US"/>
        </w:rPr>
      </w:pPr>
      <w:r w:rsidRPr="006E5EE0">
        <w:rPr>
          <w:lang w:val="en-US"/>
        </w:rPr>
        <w:t xml:space="preserve"> </w:t>
      </w:r>
      <w:proofErr w:type="spellStart"/>
      <w:r w:rsidR="007A03DA" w:rsidRPr="006E5EE0">
        <w:rPr>
          <w:lang w:val="en-US"/>
        </w:rPr>
        <w:t>rCBF</w:t>
      </w:r>
      <w:proofErr w:type="spellEnd"/>
      <w:r w:rsidR="007A03DA" w:rsidRPr="006E5EE0">
        <w:rPr>
          <w:lang w:val="en-US"/>
        </w:rPr>
        <w:t xml:space="preserve"> </w:t>
      </w:r>
      <w:r w:rsidR="00372B5E" w:rsidRPr="006E5EE0">
        <w:rPr>
          <w:lang w:val="en-US"/>
        </w:rPr>
        <w:t xml:space="preserve">in the patient group </w:t>
      </w:r>
      <w:r w:rsidR="007A03DA" w:rsidRPr="006E5EE0">
        <w:rPr>
          <w:lang w:val="en-US"/>
        </w:rPr>
        <w:t xml:space="preserve">= </w:t>
      </w:r>
      <w:r w:rsidR="007A03DA" w:rsidRPr="006E5EE0">
        <w:t>β</w:t>
      </w:r>
      <w:r w:rsidR="007A03DA" w:rsidRPr="006E5EE0">
        <w:rPr>
          <w:vertAlign w:val="subscript"/>
          <w:lang w:val="en-US"/>
        </w:rPr>
        <w:t>0</w:t>
      </w:r>
      <w:r w:rsidR="007A03DA" w:rsidRPr="006E5EE0">
        <w:rPr>
          <w:lang w:val="en-US"/>
        </w:rPr>
        <w:t xml:space="preserve">* </w:t>
      </w:r>
      <w:r w:rsidR="0049561A" w:rsidRPr="006E5EE0">
        <w:rPr>
          <w:lang w:val="en-US"/>
        </w:rPr>
        <w:t>sex</w:t>
      </w:r>
      <w:r w:rsidR="007A03DA" w:rsidRPr="006E5EE0">
        <w:rPr>
          <w:lang w:val="en-US"/>
        </w:rPr>
        <w:t xml:space="preserve"> + </w:t>
      </w:r>
      <w:r w:rsidR="007A03DA" w:rsidRPr="006E5EE0">
        <w:t>β</w:t>
      </w:r>
      <w:r w:rsidR="007A03DA" w:rsidRPr="006E5EE0">
        <w:rPr>
          <w:vertAlign w:val="subscript"/>
          <w:lang w:val="en-US"/>
        </w:rPr>
        <w:t>1</w:t>
      </w:r>
      <w:r w:rsidR="007A03DA" w:rsidRPr="006E5EE0">
        <w:rPr>
          <w:lang w:val="en-US"/>
        </w:rPr>
        <w:t xml:space="preserve">* </w:t>
      </w:r>
      <w:r w:rsidR="0049561A" w:rsidRPr="006E5EE0">
        <w:rPr>
          <w:lang w:val="en-US"/>
        </w:rPr>
        <w:t>age</w:t>
      </w:r>
      <w:r w:rsidR="007A03DA" w:rsidRPr="006E5EE0">
        <w:rPr>
          <w:lang w:val="en-US"/>
        </w:rPr>
        <w:t xml:space="preserve"> + </w:t>
      </w:r>
      <w:r w:rsidR="007A03DA" w:rsidRPr="006E5EE0">
        <w:t>β</w:t>
      </w:r>
      <w:r w:rsidR="007A03DA" w:rsidRPr="006E5EE0">
        <w:rPr>
          <w:vertAlign w:val="subscript"/>
          <w:lang w:val="en-US"/>
        </w:rPr>
        <w:t>2</w:t>
      </w:r>
      <w:r w:rsidR="007A03DA" w:rsidRPr="006E5EE0">
        <w:rPr>
          <w:lang w:val="en-US"/>
        </w:rPr>
        <w:t xml:space="preserve">* smoking status + </w:t>
      </w:r>
      <w:r w:rsidR="007A03DA" w:rsidRPr="006E5EE0">
        <w:t>β</w:t>
      </w:r>
      <w:r w:rsidR="007A03DA" w:rsidRPr="006E5EE0">
        <w:rPr>
          <w:vertAlign w:val="subscript"/>
          <w:lang w:val="en-US"/>
        </w:rPr>
        <w:t>3</w:t>
      </w:r>
      <w:r w:rsidR="007A03DA" w:rsidRPr="006E5EE0">
        <w:rPr>
          <w:lang w:val="en-US"/>
        </w:rPr>
        <w:t xml:space="preserve">* global </w:t>
      </w:r>
      <w:proofErr w:type="spellStart"/>
      <w:r w:rsidR="007A03DA" w:rsidRPr="006E5EE0">
        <w:rPr>
          <w:lang w:val="en-US"/>
        </w:rPr>
        <w:t>rCBF</w:t>
      </w:r>
      <w:proofErr w:type="spellEnd"/>
      <w:r w:rsidR="007A03DA" w:rsidRPr="006E5EE0">
        <w:rPr>
          <w:lang w:val="en-US"/>
        </w:rPr>
        <w:t xml:space="preserve"> </w:t>
      </w:r>
    </w:p>
    <w:p w14:paraId="64AA9C52" w14:textId="1871CBA7" w:rsidR="00B643F9" w:rsidRPr="006E5EE0" w:rsidRDefault="00217E12" w:rsidP="00217E12">
      <w:pPr>
        <w:spacing w:after="0" w:line="480" w:lineRule="auto"/>
        <w:rPr>
          <w:rFonts w:ascii="Calibri" w:hAnsi="Calibri" w:cs="Calibri"/>
          <w:lang w:val="en-US"/>
        </w:rPr>
      </w:pPr>
      <w:r w:rsidRPr="006E5EE0">
        <w:rPr>
          <w:lang w:val="en-US"/>
        </w:rPr>
        <w:t xml:space="preserve">where the main effect of sex evaluated if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was different in antipsychotic-naïve first-episode female patients compared with male patients. In exploratory post-hoc analyses, a similar model evaluated sex-differences in healthy control females compared with males at baseline. </w:t>
      </w:r>
    </w:p>
    <w:p w14:paraId="003BF386" w14:textId="09AE02D2" w:rsidR="00B643F9" w:rsidRPr="006E5EE0" w:rsidRDefault="00B643F9" w:rsidP="00924828">
      <w:pPr>
        <w:spacing w:after="200" w:line="480" w:lineRule="auto"/>
        <w:rPr>
          <w:lang w:val="en-US"/>
        </w:rPr>
      </w:pPr>
      <w:r w:rsidRPr="006E5EE0">
        <w:rPr>
          <w:rFonts w:ascii="Calibri" w:hAnsi="Calibri" w:cs="Calibri"/>
          <w:lang w:val="en-US"/>
        </w:rPr>
        <w:t xml:space="preserve">The primary hypothesis that treatment with a partial dopamine agonist would increase perfusion in striatum and thalamus was tested </w:t>
      </w:r>
      <w:r w:rsidRPr="006E5EE0">
        <w:rPr>
          <w:lang w:val="en-US"/>
        </w:rPr>
        <w:t xml:space="preserve">in </w:t>
      </w:r>
      <w:r w:rsidRPr="006E5EE0">
        <w:rPr>
          <w:rFonts w:ascii="Calibri" w:hAnsi="Calibri" w:cs="Calibri"/>
          <w:lang w:val="en-US"/>
        </w:rPr>
        <w:t xml:space="preserve">the following linear mixed model, where a significant </w:t>
      </w:r>
      <w:r w:rsidRPr="006E5EE0">
        <w:rPr>
          <w:lang w:val="en-US"/>
        </w:rPr>
        <w:t>group*time interaction evaluated the treatment effect</w:t>
      </w:r>
      <w:bookmarkStart w:id="7" w:name="_Hlk116467471"/>
      <w:r w:rsidR="00924828" w:rsidRPr="006E5EE0">
        <w:rPr>
          <w:lang w:val="en-US"/>
        </w:rPr>
        <w:t>:</w:t>
      </w:r>
    </w:p>
    <w:p w14:paraId="16FA0737" w14:textId="4194D45E" w:rsidR="00B643F9" w:rsidRPr="006E5EE0" w:rsidRDefault="00B643F9" w:rsidP="00924828">
      <w:pPr>
        <w:spacing w:after="200" w:line="480" w:lineRule="auto"/>
        <w:jc w:val="center"/>
        <w:rPr>
          <w:lang w:val="en-US"/>
        </w:rPr>
      </w:pP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= </w:t>
      </w:r>
      <w:bookmarkStart w:id="8" w:name="_Hlk90292563"/>
      <w:r w:rsidRPr="006E5EE0">
        <w:t>β</w:t>
      </w:r>
      <w:r w:rsidRPr="006E5EE0">
        <w:rPr>
          <w:vertAlign w:val="subscript"/>
          <w:lang w:val="en-US"/>
        </w:rPr>
        <w:t>0</w:t>
      </w:r>
      <w:bookmarkEnd w:id="8"/>
      <w:r w:rsidRPr="006E5EE0">
        <w:rPr>
          <w:lang w:val="en-US"/>
        </w:rPr>
        <w:t xml:space="preserve">*group + </w:t>
      </w:r>
      <w:bookmarkStart w:id="9" w:name="_Hlk90292575"/>
      <w:r w:rsidRPr="006E5EE0">
        <w:t>β</w:t>
      </w:r>
      <w:r w:rsidRPr="006E5EE0">
        <w:rPr>
          <w:vertAlign w:val="subscript"/>
          <w:lang w:val="en-US"/>
        </w:rPr>
        <w:t>1</w:t>
      </w:r>
      <w:bookmarkEnd w:id="9"/>
      <w:r w:rsidRPr="006E5EE0">
        <w:rPr>
          <w:lang w:val="en-US"/>
        </w:rPr>
        <w:t xml:space="preserve">*time + </w:t>
      </w:r>
      <w:bookmarkStart w:id="10" w:name="_Hlk90292589"/>
      <w:r w:rsidRPr="006E5EE0">
        <w:t>β</w:t>
      </w:r>
      <w:r w:rsidRPr="006E5EE0">
        <w:rPr>
          <w:vertAlign w:val="subscript"/>
          <w:lang w:val="en-US"/>
        </w:rPr>
        <w:t>2</w:t>
      </w:r>
      <w:bookmarkEnd w:id="10"/>
      <w:r w:rsidRPr="006E5EE0">
        <w:rPr>
          <w:lang w:val="en-US"/>
        </w:rPr>
        <w:t xml:space="preserve">*age + </w:t>
      </w:r>
      <w:bookmarkStart w:id="11" w:name="_Hlk90292597"/>
      <w:r w:rsidRPr="006E5EE0">
        <w:t>β</w:t>
      </w:r>
      <w:r w:rsidRPr="006E5EE0">
        <w:rPr>
          <w:vertAlign w:val="subscript"/>
          <w:lang w:val="en-US"/>
        </w:rPr>
        <w:t>3</w:t>
      </w:r>
      <w:bookmarkEnd w:id="11"/>
      <w:r w:rsidRPr="006E5EE0">
        <w:rPr>
          <w:lang w:val="en-US"/>
        </w:rPr>
        <w:t xml:space="preserve">*sex + </w:t>
      </w:r>
      <w:bookmarkStart w:id="12" w:name="_Hlk90292606"/>
      <w:r w:rsidRPr="006E5EE0">
        <w:t>β</w:t>
      </w:r>
      <w:r w:rsidRPr="006E5EE0">
        <w:rPr>
          <w:vertAlign w:val="subscript"/>
          <w:lang w:val="en-US"/>
        </w:rPr>
        <w:t>4</w:t>
      </w:r>
      <w:bookmarkEnd w:id="12"/>
      <w:r w:rsidRPr="006E5EE0">
        <w:rPr>
          <w:lang w:val="en-US"/>
        </w:rPr>
        <w:t xml:space="preserve">*global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+ </w:t>
      </w:r>
      <w:bookmarkStart w:id="13" w:name="_Hlk90292641"/>
      <w:r w:rsidRPr="006E5EE0">
        <w:t>β</w:t>
      </w:r>
      <w:r w:rsidRPr="006E5EE0">
        <w:rPr>
          <w:vertAlign w:val="subscript"/>
          <w:lang w:val="en-US"/>
        </w:rPr>
        <w:t>5</w:t>
      </w:r>
      <w:bookmarkEnd w:id="13"/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smoking status + </w:t>
      </w:r>
      <w:r w:rsidRPr="006E5EE0">
        <w:t>β</w:t>
      </w:r>
      <w:r w:rsidRPr="006E5EE0">
        <w:rPr>
          <w:vertAlign w:val="subscript"/>
          <w:lang w:val="en-US"/>
        </w:rPr>
        <w:t>6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>group*time</w:t>
      </w:r>
      <w:bookmarkEnd w:id="7"/>
    </w:p>
    <w:p w14:paraId="10F390EB" w14:textId="5AD57A03" w:rsidR="00B643F9" w:rsidRPr="006E5EE0" w:rsidRDefault="00B643F9" w:rsidP="00B643F9">
      <w:pPr>
        <w:spacing w:after="0" w:line="480" w:lineRule="auto"/>
        <w:rPr>
          <w:rFonts w:ascii="Calibri" w:hAnsi="Calibri" w:cs="Calibri"/>
          <w:lang w:val="en-US"/>
        </w:rPr>
      </w:pPr>
      <w:r w:rsidRPr="006E5EE0">
        <w:rPr>
          <w:rFonts w:ascii="Calibri" w:hAnsi="Calibri" w:cs="Calibri"/>
          <w:lang w:val="en-US"/>
        </w:rPr>
        <w:t xml:space="preserve">In cases with a significant group*time interaction, explorative post hoc tests evaluated group differences after six weeks and in </w:t>
      </w:r>
      <w:r w:rsidRPr="006E5EE0">
        <w:rPr>
          <w:lang w:val="en-US"/>
        </w:rPr>
        <w:t>the absence of significant</w:t>
      </w:r>
      <w:r w:rsidRPr="006E5EE0">
        <w:rPr>
          <w:rFonts w:ascii="Calibri" w:hAnsi="Calibri" w:cs="Calibri"/>
          <w:lang w:val="en-US"/>
        </w:rPr>
        <w:t xml:space="preserve"> interactions, </w:t>
      </w:r>
      <w:r w:rsidRPr="006E5EE0">
        <w:rPr>
          <w:lang w:val="en-US"/>
        </w:rPr>
        <w:t>the model was re-evaluated without the interaction term</w:t>
      </w:r>
      <w:bookmarkStart w:id="14" w:name="_Hlk114575551"/>
      <w:r w:rsidRPr="006E5EE0">
        <w:rPr>
          <w:lang w:val="en-US"/>
        </w:rPr>
        <w:t>s</w:t>
      </w:r>
      <w:r w:rsidRPr="006E5EE0">
        <w:rPr>
          <w:rFonts w:ascii="Calibri" w:hAnsi="Calibri" w:cs="Calibri"/>
          <w:lang w:val="en-US"/>
        </w:rPr>
        <w:t>.</w:t>
      </w:r>
      <w:bookmarkEnd w:id="14"/>
      <w:r w:rsidR="002B774F" w:rsidRPr="006E5EE0">
        <w:rPr>
          <w:rFonts w:ascii="Calibri" w:hAnsi="Calibri" w:cs="Calibri"/>
          <w:lang w:val="en-US"/>
        </w:rPr>
        <w:t xml:space="preserve"> </w:t>
      </w:r>
    </w:p>
    <w:p w14:paraId="5CFB6ADD" w14:textId="727CCE13" w:rsidR="00FB51FE" w:rsidRPr="006E5EE0" w:rsidRDefault="00B643F9" w:rsidP="00924828">
      <w:pPr>
        <w:spacing w:after="200" w:line="480" w:lineRule="auto"/>
        <w:rPr>
          <w:lang w:val="en-US"/>
        </w:rPr>
      </w:pPr>
      <w:r w:rsidRPr="006E5EE0">
        <w:rPr>
          <w:lang w:val="en-US"/>
        </w:rPr>
        <w:t xml:space="preserve">Sex differences in the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trajectory was tested in a similar model by replacing the interaction term</w:t>
      </w:r>
      <w:r w:rsidR="00C93CAA" w:rsidRPr="006E5EE0">
        <w:rPr>
          <w:lang w:val="en-US"/>
        </w:rPr>
        <w:t xml:space="preserve"> above</w:t>
      </w:r>
      <w:r w:rsidRPr="006E5EE0">
        <w:rPr>
          <w:lang w:val="en-US"/>
        </w:rPr>
        <w:t xml:space="preserve"> with a group*time*sex interaction</w:t>
      </w:r>
      <w:r w:rsidR="00FB51FE" w:rsidRPr="006E5EE0">
        <w:rPr>
          <w:lang w:val="en-US"/>
        </w:rPr>
        <w:t xml:space="preserve"> in the model below:</w:t>
      </w:r>
    </w:p>
    <w:p w14:paraId="4CD288F2" w14:textId="0B3F988E" w:rsidR="00FB51FE" w:rsidRPr="006E5EE0" w:rsidRDefault="00FB51FE" w:rsidP="00924828">
      <w:pPr>
        <w:spacing w:after="200" w:line="480" w:lineRule="auto"/>
        <w:jc w:val="center"/>
        <w:rPr>
          <w:lang w:val="en-US"/>
        </w:rPr>
      </w:pP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= </w:t>
      </w:r>
      <w:r w:rsidRPr="006E5EE0">
        <w:t>β</w:t>
      </w:r>
      <w:r w:rsidRPr="006E5EE0">
        <w:rPr>
          <w:vertAlign w:val="subscript"/>
          <w:lang w:val="en-US"/>
        </w:rPr>
        <w:t>0</w:t>
      </w:r>
      <w:r w:rsidRPr="006E5EE0">
        <w:rPr>
          <w:lang w:val="en-US"/>
        </w:rPr>
        <w:t xml:space="preserve">*group + </w:t>
      </w:r>
      <w:r w:rsidRPr="006E5EE0">
        <w:t>β</w:t>
      </w:r>
      <w:r w:rsidRPr="006E5EE0">
        <w:rPr>
          <w:vertAlign w:val="subscript"/>
          <w:lang w:val="en-US"/>
        </w:rPr>
        <w:t>1</w:t>
      </w:r>
      <w:r w:rsidRPr="006E5EE0">
        <w:rPr>
          <w:lang w:val="en-US"/>
        </w:rPr>
        <w:t xml:space="preserve">*time + </w:t>
      </w:r>
      <w:r w:rsidRPr="006E5EE0">
        <w:t>β</w:t>
      </w:r>
      <w:r w:rsidRPr="006E5EE0">
        <w:rPr>
          <w:vertAlign w:val="subscript"/>
          <w:lang w:val="en-US"/>
        </w:rPr>
        <w:t>2</w:t>
      </w:r>
      <w:r w:rsidRPr="006E5EE0">
        <w:rPr>
          <w:lang w:val="en-US"/>
        </w:rPr>
        <w:t xml:space="preserve">*age + </w:t>
      </w:r>
      <w:r w:rsidRPr="006E5EE0">
        <w:t>β</w:t>
      </w:r>
      <w:r w:rsidRPr="006E5EE0">
        <w:rPr>
          <w:vertAlign w:val="subscript"/>
          <w:lang w:val="en-US"/>
        </w:rPr>
        <w:t>3</w:t>
      </w:r>
      <w:r w:rsidRPr="006E5EE0">
        <w:rPr>
          <w:lang w:val="en-US"/>
        </w:rPr>
        <w:t xml:space="preserve">*sex + </w:t>
      </w:r>
      <w:r w:rsidRPr="006E5EE0">
        <w:t>β</w:t>
      </w:r>
      <w:r w:rsidRPr="006E5EE0">
        <w:rPr>
          <w:vertAlign w:val="subscript"/>
          <w:lang w:val="en-US"/>
        </w:rPr>
        <w:t>4</w:t>
      </w:r>
      <w:r w:rsidRPr="006E5EE0">
        <w:rPr>
          <w:lang w:val="en-US"/>
        </w:rPr>
        <w:t xml:space="preserve">*global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+ </w:t>
      </w:r>
      <w:r w:rsidRPr="006E5EE0">
        <w:t>β</w:t>
      </w:r>
      <w:r w:rsidRPr="006E5EE0">
        <w:rPr>
          <w:vertAlign w:val="subscript"/>
          <w:lang w:val="en-US"/>
        </w:rPr>
        <w:t>5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smoking status + </w:t>
      </w:r>
      <w:r w:rsidRPr="006E5EE0">
        <w:t>β</w:t>
      </w:r>
      <w:r w:rsidRPr="006E5EE0">
        <w:rPr>
          <w:vertAlign w:val="subscript"/>
          <w:lang w:val="en-US"/>
        </w:rPr>
        <w:t>6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>group*time*sex</w:t>
      </w:r>
    </w:p>
    <w:p w14:paraId="767F9E69" w14:textId="1ED4A87C" w:rsidR="00217E12" w:rsidRPr="006E5EE0" w:rsidRDefault="00B643F9" w:rsidP="00924828">
      <w:pPr>
        <w:spacing w:after="200" w:line="480" w:lineRule="auto"/>
        <w:rPr>
          <w:lang w:val="en-US"/>
        </w:rPr>
      </w:pPr>
      <w:r w:rsidRPr="006E5EE0">
        <w:rPr>
          <w:lang w:val="en-US"/>
        </w:rPr>
        <w:t xml:space="preserve">In cases with significant interactions, post hoc analyses of the patient group only evaluated </w:t>
      </w:r>
      <w:r w:rsidR="00FB51FE" w:rsidRPr="006E5EE0">
        <w:rPr>
          <w:lang w:val="en-US"/>
        </w:rPr>
        <w:t>if there was a</w:t>
      </w:r>
      <w:r w:rsidRPr="006E5EE0">
        <w:rPr>
          <w:lang w:val="en-US"/>
        </w:rPr>
        <w:t xml:space="preserve"> different trajectory</w:t>
      </w:r>
      <w:r w:rsidR="00FB51FE" w:rsidRPr="006E5EE0">
        <w:rPr>
          <w:lang w:val="en-US"/>
        </w:rPr>
        <w:t xml:space="preserve"> of </w:t>
      </w:r>
      <w:proofErr w:type="spellStart"/>
      <w:r w:rsidR="00FB51FE" w:rsidRPr="006E5EE0">
        <w:rPr>
          <w:lang w:val="en-US"/>
        </w:rPr>
        <w:t>rCBF</w:t>
      </w:r>
      <w:proofErr w:type="spellEnd"/>
      <w:r w:rsidR="00FB51FE" w:rsidRPr="006E5EE0">
        <w:rPr>
          <w:lang w:val="en-US"/>
        </w:rPr>
        <w:t xml:space="preserve"> after treatment in fe</w:t>
      </w:r>
      <w:r w:rsidRPr="006E5EE0">
        <w:rPr>
          <w:lang w:val="en-US"/>
        </w:rPr>
        <w:t xml:space="preserve">male </w:t>
      </w:r>
      <w:r w:rsidR="00FB51FE" w:rsidRPr="006E5EE0">
        <w:rPr>
          <w:lang w:val="en-US"/>
        </w:rPr>
        <w:t xml:space="preserve">patients compared with </w:t>
      </w:r>
      <w:r w:rsidRPr="006E5EE0">
        <w:rPr>
          <w:lang w:val="en-US"/>
        </w:rPr>
        <w:t xml:space="preserve">male patients </w:t>
      </w:r>
      <w:r w:rsidR="00FB51FE" w:rsidRPr="006E5EE0">
        <w:rPr>
          <w:lang w:val="en-US"/>
        </w:rPr>
        <w:t>by using</w:t>
      </w:r>
      <w:r w:rsidR="00217E12" w:rsidRPr="006E5EE0">
        <w:rPr>
          <w:lang w:val="en-US"/>
        </w:rPr>
        <w:t xml:space="preserve"> the following model: </w:t>
      </w:r>
    </w:p>
    <w:p w14:paraId="504AB72C" w14:textId="6807A97E" w:rsidR="00FB51FE" w:rsidRPr="006E5EE0" w:rsidRDefault="00FB51FE" w:rsidP="00FB51FE">
      <w:pPr>
        <w:spacing w:after="0" w:line="480" w:lineRule="auto"/>
        <w:jc w:val="center"/>
        <w:rPr>
          <w:lang w:val="en-US"/>
        </w:rPr>
      </w:pP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(patients only) = </w:t>
      </w:r>
      <w:r w:rsidRPr="006E5EE0">
        <w:t>β</w:t>
      </w:r>
      <w:r w:rsidRPr="006E5EE0">
        <w:rPr>
          <w:vertAlign w:val="subscript"/>
          <w:lang w:val="en-US"/>
        </w:rPr>
        <w:t>0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time + </w:t>
      </w:r>
      <w:r w:rsidRPr="006E5EE0">
        <w:t>β</w:t>
      </w:r>
      <w:r w:rsidRPr="006E5EE0">
        <w:rPr>
          <w:vertAlign w:val="subscript"/>
          <w:lang w:val="en-US"/>
        </w:rPr>
        <w:t>1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age + </w:t>
      </w:r>
      <w:r w:rsidRPr="006E5EE0">
        <w:t>β</w:t>
      </w:r>
      <w:r w:rsidRPr="006E5EE0">
        <w:rPr>
          <w:vertAlign w:val="subscript"/>
          <w:lang w:val="en-US"/>
        </w:rPr>
        <w:t>2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sex + </w:t>
      </w:r>
      <w:r w:rsidRPr="006E5EE0">
        <w:t>β</w:t>
      </w:r>
      <w:r w:rsidRPr="006E5EE0">
        <w:rPr>
          <w:vertAlign w:val="subscript"/>
          <w:lang w:val="en-US"/>
        </w:rPr>
        <w:t>3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smoking status + </w:t>
      </w:r>
      <w:r w:rsidRPr="006E5EE0">
        <w:t>β</w:t>
      </w:r>
      <w:r w:rsidRPr="006E5EE0">
        <w:rPr>
          <w:vertAlign w:val="subscript"/>
          <w:lang w:val="en-US"/>
        </w:rPr>
        <w:t>4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 xml:space="preserve">global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+ </w:t>
      </w:r>
      <w:r w:rsidRPr="006E5EE0">
        <w:t>β</w:t>
      </w:r>
      <w:r w:rsidRPr="006E5EE0">
        <w:rPr>
          <w:vertAlign w:val="subscript"/>
          <w:lang w:val="en-US"/>
        </w:rPr>
        <w:t>5</w:t>
      </w:r>
      <w:r w:rsidR="00C60F4D" w:rsidRPr="006E5EE0">
        <w:rPr>
          <w:lang w:val="en-US"/>
        </w:rPr>
        <w:t>*</w:t>
      </w:r>
      <w:r w:rsidRPr="006E5EE0">
        <w:rPr>
          <w:lang w:val="en-US"/>
        </w:rPr>
        <w:t>time*sex</w:t>
      </w:r>
      <w:r w:rsidR="00C93CAA" w:rsidRPr="006E5EE0">
        <w:rPr>
          <w:lang w:val="en-US"/>
        </w:rPr>
        <w:t xml:space="preserve"> </w:t>
      </w:r>
    </w:p>
    <w:p w14:paraId="5DDEA0E5" w14:textId="73AEF26D" w:rsidR="002B774F" w:rsidRPr="006E5EE0" w:rsidRDefault="002B774F" w:rsidP="00215BB2">
      <w:pPr>
        <w:spacing w:line="480" w:lineRule="auto"/>
        <w:rPr>
          <w:b/>
          <w:sz w:val="24"/>
          <w:szCs w:val="24"/>
          <w:lang w:val="en-US"/>
        </w:rPr>
      </w:pPr>
    </w:p>
    <w:p w14:paraId="19972C06" w14:textId="0A0FB8FB" w:rsidR="00924828" w:rsidRPr="006E5EE0" w:rsidRDefault="00924828" w:rsidP="00215BB2">
      <w:pPr>
        <w:spacing w:line="480" w:lineRule="auto"/>
        <w:rPr>
          <w:b/>
          <w:sz w:val="24"/>
          <w:szCs w:val="24"/>
          <w:lang w:val="en-US"/>
        </w:rPr>
      </w:pPr>
    </w:p>
    <w:p w14:paraId="3CA6B0B8" w14:textId="4AB6B22F" w:rsidR="00676129" w:rsidRPr="006E5EE0" w:rsidRDefault="00672A69" w:rsidP="00215BB2">
      <w:pPr>
        <w:spacing w:line="480" w:lineRule="auto"/>
        <w:rPr>
          <w:b/>
          <w:sz w:val="24"/>
          <w:szCs w:val="24"/>
          <w:lang w:val="en-US"/>
        </w:rPr>
      </w:pPr>
      <w:r w:rsidRPr="006E5EE0">
        <w:rPr>
          <w:b/>
          <w:sz w:val="24"/>
          <w:szCs w:val="24"/>
          <w:lang w:val="en-US"/>
        </w:rPr>
        <w:lastRenderedPageBreak/>
        <w:t xml:space="preserve">Supplementary </w:t>
      </w:r>
      <w:r w:rsidR="00676129" w:rsidRPr="006E5EE0">
        <w:rPr>
          <w:b/>
          <w:sz w:val="24"/>
          <w:szCs w:val="24"/>
          <w:lang w:val="en-US"/>
        </w:rPr>
        <w:t>Results</w:t>
      </w:r>
    </w:p>
    <w:p w14:paraId="59F90DFC" w14:textId="2EA1CB5D" w:rsidR="00BD63A6" w:rsidRPr="006E5EE0" w:rsidRDefault="00BD63A6" w:rsidP="00BD63A6">
      <w:pPr>
        <w:spacing w:after="0" w:line="480" w:lineRule="auto"/>
        <w:rPr>
          <w:b/>
          <w:lang w:val="en-US"/>
        </w:rPr>
      </w:pPr>
      <w:bookmarkStart w:id="15" w:name="_Hlk122265010"/>
      <w:r w:rsidRPr="006E5EE0">
        <w:rPr>
          <w:b/>
          <w:lang w:val="en-US"/>
        </w:rPr>
        <w:t xml:space="preserve">Sex differences in </w:t>
      </w:r>
      <w:proofErr w:type="spellStart"/>
      <w:r w:rsidRPr="006E5EE0">
        <w:rPr>
          <w:b/>
          <w:lang w:val="en-US"/>
        </w:rPr>
        <w:t>rCBF</w:t>
      </w:r>
      <w:proofErr w:type="spellEnd"/>
      <w:r w:rsidRPr="006E5EE0">
        <w:rPr>
          <w:b/>
          <w:lang w:val="en-US"/>
        </w:rPr>
        <w:t xml:space="preserve"> in healthy controls at baseline</w:t>
      </w:r>
    </w:p>
    <w:p w14:paraId="682FBE79" w14:textId="0B6D5A7A" w:rsidR="00BD63A6" w:rsidRPr="006E5EE0" w:rsidRDefault="00BD63A6" w:rsidP="00BD63A6">
      <w:pPr>
        <w:spacing w:line="480" w:lineRule="auto"/>
        <w:rPr>
          <w:bCs/>
          <w:lang w:val="en-US"/>
        </w:rPr>
      </w:pPr>
      <w:r w:rsidRPr="006E5EE0">
        <w:rPr>
          <w:bCs/>
          <w:i/>
          <w:iCs/>
          <w:lang w:val="en-US"/>
        </w:rPr>
        <w:t>Striatum</w:t>
      </w:r>
      <w:r w:rsidRPr="006E5EE0">
        <w:rPr>
          <w:bCs/>
          <w:lang w:val="en-US"/>
        </w:rPr>
        <w:t xml:space="preserve">: There was a significant sex*group interaction (p=0.014), but post hoc tests revealed no sex-difference in the HCs at baseline (p=0.41). </w:t>
      </w:r>
    </w:p>
    <w:p w14:paraId="504C4F70" w14:textId="77777777" w:rsidR="00BD63A6" w:rsidRPr="006E5EE0" w:rsidRDefault="00BD63A6" w:rsidP="00BD63A6">
      <w:pPr>
        <w:spacing w:line="480" w:lineRule="auto"/>
        <w:rPr>
          <w:bCs/>
          <w:lang w:val="en-US"/>
        </w:rPr>
      </w:pPr>
      <w:r w:rsidRPr="006E5EE0">
        <w:rPr>
          <w:bCs/>
          <w:i/>
          <w:iCs/>
          <w:lang w:val="en-US"/>
        </w:rPr>
        <w:t>Thalamus</w:t>
      </w:r>
      <w:r w:rsidRPr="006E5EE0">
        <w:rPr>
          <w:bCs/>
          <w:lang w:val="en-US"/>
        </w:rPr>
        <w:t>: The sex*group interaction did not reach significance (p=0.06).</w:t>
      </w:r>
    </w:p>
    <w:p w14:paraId="46810E19" w14:textId="60D6C00E" w:rsidR="00BD63A6" w:rsidRPr="006E5EE0" w:rsidRDefault="00BD63A6" w:rsidP="00C55E90">
      <w:pPr>
        <w:spacing w:line="480" w:lineRule="auto"/>
        <w:rPr>
          <w:b/>
          <w:lang w:val="en-US"/>
        </w:rPr>
      </w:pPr>
      <w:r w:rsidRPr="006E5EE0">
        <w:rPr>
          <w:i/>
          <w:lang w:val="en-US"/>
        </w:rPr>
        <w:t>Explorative regions</w:t>
      </w:r>
      <w:r w:rsidRPr="006E5EE0">
        <w:rPr>
          <w:iCs/>
          <w:lang w:val="en-US"/>
        </w:rPr>
        <w:t xml:space="preserve">: </w:t>
      </w:r>
      <w:r w:rsidRPr="006E5EE0">
        <w:rPr>
          <w:bCs/>
          <w:lang w:val="en-US"/>
        </w:rPr>
        <w:t xml:space="preserve">The sex*group interaction was significant for nucleus </w:t>
      </w:r>
      <w:proofErr w:type="spellStart"/>
      <w:r w:rsidRPr="006E5EE0">
        <w:rPr>
          <w:bCs/>
          <w:lang w:val="en-US"/>
        </w:rPr>
        <w:t>accumbens</w:t>
      </w:r>
      <w:proofErr w:type="spellEnd"/>
      <w:r w:rsidRPr="006E5EE0">
        <w:rPr>
          <w:bCs/>
          <w:lang w:val="en-US"/>
        </w:rPr>
        <w:t xml:space="preserve"> (p=0.027), but in the post hoc analyses there were no main effect of sex in the HCs (</w:t>
      </w:r>
      <w:r w:rsidR="000E7A8F" w:rsidRPr="006E5EE0">
        <w:rPr>
          <w:bCs/>
          <w:lang w:val="en-US"/>
        </w:rPr>
        <w:t>p=</w:t>
      </w:r>
      <w:r w:rsidRPr="006E5EE0">
        <w:rPr>
          <w:bCs/>
          <w:lang w:val="en-US"/>
        </w:rPr>
        <w:t>0.22). For the remaining regions, the sex*group interaction</w:t>
      </w:r>
      <w:r w:rsidR="00292FFE" w:rsidRPr="006E5EE0">
        <w:rPr>
          <w:bCs/>
          <w:lang w:val="en-US"/>
        </w:rPr>
        <w:t>s</w:t>
      </w:r>
      <w:r w:rsidRPr="006E5EE0">
        <w:rPr>
          <w:bCs/>
          <w:lang w:val="en-US"/>
        </w:rPr>
        <w:t xml:space="preserve"> w</w:t>
      </w:r>
      <w:r w:rsidR="00292FFE" w:rsidRPr="006E5EE0">
        <w:rPr>
          <w:bCs/>
          <w:lang w:val="en-US"/>
        </w:rPr>
        <w:t>ere</w:t>
      </w:r>
      <w:r w:rsidRPr="006E5EE0">
        <w:rPr>
          <w:bCs/>
          <w:lang w:val="en-US"/>
        </w:rPr>
        <w:t xml:space="preserve"> insignificant (p=0.11-0.82). </w:t>
      </w:r>
    </w:p>
    <w:p w14:paraId="7926FFC9" w14:textId="77777777" w:rsidR="00BD63A6" w:rsidRPr="006E5EE0" w:rsidRDefault="00BD63A6" w:rsidP="00C55E90">
      <w:pPr>
        <w:spacing w:line="480" w:lineRule="auto"/>
        <w:rPr>
          <w:b/>
          <w:lang w:val="en-US"/>
        </w:rPr>
      </w:pPr>
    </w:p>
    <w:p w14:paraId="4917BBFB" w14:textId="2E93686C" w:rsidR="000B458E" w:rsidRPr="006E5EE0" w:rsidRDefault="000B458E" w:rsidP="00C55E90">
      <w:pPr>
        <w:spacing w:after="0" w:line="480" w:lineRule="auto"/>
        <w:rPr>
          <w:iCs/>
          <w:lang w:val="en-US"/>
        </w:rPr>
      </w:pPr>
    </w:p>
    <w:p w14:paraId="6B291239" w14:textId="01E8AB04" w:rsidR="00C55E90" w:rsidRPr="006E5EE0" w:rsidRDefault="00C55E90" w:rsidP="00C55E90">
      <w:pPr>
        <w:spacing w:after="0" w:line="480" w:lineRule="auto"/>
        <w:rPr>
          <w:i/>
          <w:lang w:val="en-US"/>
        </w:rPr>
      </w:pPr>
      <w:r w:rsidRPr="006E5EE0">
        <w:rPr>
          <w:i/>
          <w:lang w:val="en-US"/>
        </w:rPr>
        <w:t>Voxel-wise analyses with</w:t>
      </w:r>
      <w:r w:rsidR="00447B36" w:rsidRPr="006E5EE0">
        <w:rPr>
          <w:i/>
          <w:lang w:val="en-US"/>
        </w:rPr>
        <w:t xml:space="preserve">out masking </w:t>
      </w:r>
      <w:r w:rsidRPr="006E5EE0">
        <w:rPr>
          <w:i/>
          <w:lang w:val="en-US"/>
        </w:rPr>
        <w:t>deep white matter</w:t>
      </w:r>
    </w:p>
    <w:p w14:paraId="7CD1795B" w14:textId="445B5880" w:rsidR="00447B36" w:rsidRPr="006E5EE0" w:rsidRDefault="00447B36" w:rsidP="00447B36">
      <w:pPr>
        <w:spacing w:after="0" w:line="480" w:lineRule="auto"/>
        <w:rPr>
          <w:lang w:val="en-US"/>
        </w:rPr>
      </w:pPr>
      <w:r w:rsidRPr="006E5EE0">
        <w:rPr>
          <w:lang w:val="en-US"/>
        </w:rPr>
        <w:t xml:space="preserve">Explorative voxel-wise analyses without masking deep white matter revealed significantly increased </w:t>
      </w:r>
      <w:proofErr w:type="spellStart"/>
      <w:r w:rsidRPr="006E5EE0">
        <w:rPr>
          <w:lang w:val="en-US"/>
        </w:rPr>
        <w:t>rCBF</w:t>
      </w:r>
      <w:proofErr w:type="spellEnd"/>
      <w:r w:rsidRPr="006E5EE0">
        <w:rPr>
          <w:lang w:val="en-US"/>
        </w:rPr>
        <w:t xml:space="preserve"> in patients after six weeks of treatment in putamen, caudate, and white matter in frontal lobe when compared with HCs as shown in supplementary Figure 3.</w:t>
      </w:r>
    </w:p>
    <w:p w14:paraId="03933CFF" w14:textId="1DB56CE0" w:rsidR="000B458E" w:rsidRPr="006E5EE0" w:rsidRDefault="000B458E" w:rsidP="00447B36">
      <w:pPr>
        <w:spacing w:after="0" w:line="480" w:lineRule="auto"/>
        <w:jc w:val="center"/>
        <w:rPr>
          <w:lang w:val="en-US"/>
        </w:rPr>
      </w:pPr>
    </w:p>
    <w:p w14:paraId="541E9455" w14:textId="342D5B3E" w:rsidR="00FB7BFE" w:rsidRPr="006E5EE0" w:rsidRDefault="00FB7BFE" w:rsidP="00447B36">
      <w:pPr>
        <w:spacing w:after="0" w:line="480" w:lineRule="auto"/>
        <w:jc w:val="center"/>
        <w:rPr>
          <w:lang w:val="en-US"/>
        </w:rPr>
      </w:pPr>
    </w:p>
    <w:p w14:paraId="4B12359C" w14:textId="149F8495" w:rsidR="00FB7BFE" w:rsidRPr="006E5EE0" w:rsidRDefault="00FB7BFE" w:rsidP="00447B36">
      <w:pPr>
        <w:spacing w:after="0" w:line="480" w:lineRule="auto"/>
        <w:jc w:val="center"/>
        <w:rPr>
          <w:lang w:val="en-US"/>
        </w:rPr>
      </w:pPr>
    </w:p>
    <w:p w14:paraId="46ADF29D" w14:textId="1A414A81" w:rsidR="00FB7BFE" w:rsidRPr="006E5EE0" w:rsidRDefault="00FB7BFE" w:rsidP="00447B36">
      <w:pPr>
        <w:spacing w:after="0" w:line="480" w:lineRule="auto"/>
        <w:jc w:val="center"/>
        <w:rPr>
          <w:lang w:val="en-US"/>
        </w:rPr>
      </w:pPr>
    </w:p>
    <w:p w14:paraId="55D3E5B1" w14:textId="3D1FA54C" w:rsidR="00FB7BFE" w:rsidRPr="006E5EE0" w:rsidRDefault="00FB7BFE" w:rsidP="00447B36">
      <w:pPr>
        <w:spacing w:after="0" w:line="480" w:lineRule="auto"/>
        <w:jc w:val="center"/>
        <w:rPr>
          <w:lang w:val="en-US"/>
        </w:rPr>
      </w:pPr>
    </w:p>
    <w:p w14:paraId="021520F7" w14:textId="7F9E5AB9" w:rsidR="00FB7BFE" w:rsidRPr="006E5EE0" w:rsidRDefault="00FB7BFE" w:rsidP="00447B36">
      <w:pPr>
        <w:spacing w:after="0" w:line="480" w:lineRule="auto"/>
        <w:jc w:val="center"/>
        <w:rPr>
          <w:lang w:val="en-US"/>
        </w:rPr>
      </w:pPr>
    </w:p>
    <w:p w14:paraId="790B77D9" w14:textId="4801AE5A" w:rsidR="00FB7BFE" w:rsidRDefault="00FB7BFE" w:rsidP="00447B36">
      <w:pPr>
        <w:spacing w:after="0" w:line="480" w:lineRule="auto"/>
        <w:jc w:val="center"/>
        <w:rPr>
          <w:lang w:val="en-US"/>
        </w:rPr>
      </w:pPr>
    </w:p>
    <w:p w14:paraId="038A898B" w14:textId="74CB3A9D" w:rsidR="00FB7BFE" w:rsidRDefault="00FB7BFE" w:rsidP="00447B36">
      <w:pPr>
        <w:spacing w:after="0" w:line="480" w:lineRule="auto"/>
        <w:jc w:val="center"/>
        <w:rPr>
          <w:lang w:val="en-US"/>
        </w:rPr>
      </w:pPr>
    </w:p>
    <w:p w14:paraId="33947DD1" w14:textId="77777777" w:rsidR="00FB7BFE" w:rsidRDefault="00FB7BFE" w:rsidP="00447B36">
      <w:pPr>
        <w:spacing w:after="0" w:line="480" w:lineRule="auto"/>
        <w:jc w:val="center"/>
        <w:rPr>
          <w:lang w:val="en-US"/>
        </w:rPr>
      </w:pPr>
    </w:p>
    <w:p w14:paraId="3CE32A07" w14:textId="5126C8B9" w:rsidR="00447B36" w:rsidRPr="00447B36" w:rsidRDefault="00447B36" w:rsidP="00447B36">
      <w:pPr>
        <w:spacing w:after="0" w:line="480" w:lineRule="auto"/>
        <w:jc w:val="center"/>
        <w:rPr>
          <w:b/>
          <w:lang w:val="en-US"/>
        </w:rPr>
      </w:pPr>
      <w:r w:rsidRPr="009F0145">
        <w:rPr>
          <w:b/>
          <w:lang w:val="en-US"/>
        </w:rPr>
        <w:lastRenderedPageBreak/>
        <w:t xml:space="preserve">Supplementary </w:t>
      </w:r>
      <w:r w:rsidR="000B458E">
        <w:rPr>
          <w:b/>
          <w:lang w:val="en-US"/>
        </w:rPr>
        <w:t>F</w:t>
      </w:r>
      <w:r w:rsidRPr="009F0145">
        <w:rPr>
          <w:b/>
          <w:lang w:val="en-US"/>
        </w:rPr>
        <w:t xml:space="preserve">igure </w:t>
      </w:r>
      <w:r>
        <w:rPr>
          <w:b/>
          <w:lang w:val="en-US"/>
        </w:rPr>
        <w:t>3</w:t>
      </w:r>
    </w:p>
    <w:p w14:paraId="540B47F3" w14:textId="141B71AB" w:rsidR="00447B36" w:rsidRDefault="00447B36" w:rsidP="00447B36">
      <w:pPr>
        <w:spacing w:after="0" w:line="480" w:lineRule="auto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BE47B58" wp14:editId="19AA95B3">
            <wp:extent cx="6120130" cy="2505075"/>
            <wp:effectExtent l="0" t="0" r="0" b="9525"/>
            <wp:docPr id="6" name="Billede 6" descr="Et billede, der indeholder tekst, indendørs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Billede 6" descr="Et billede, der indeholder tekst, indendørs&#10;&#10;Automatisk genereret beskrivels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F54EA" w14:textId="5F6FF510" w:rsidR="00447B36" w:rsidRDefault="00447B36" w:rsidP="00C60F4D">
      <w:pPr>
        <w:spacing w:after="0" w:line="240" w:lineRule="auto"/>
        <w:rPr>
          <w:sz w:val="20"/>
          <w:szCs w:val="20"/>
          <w:lang w:val="en-US"/>
        </w:rPr>
      </w:pPr>
      <w:r>
        <w:rPr>
          <w:lang w:val="en-US"/>
        </w:rPr>
        <w:t xml:space="preserve">Supplementary </w:t>
      </w:r>
      <w:r w:rsidR="00292FFE">
        <w:rPr>
          <w:lang w:val="en-US"/>
        </w:rPr>
        <w:t>F</w:t>
      </w:r>
      <w:r>
        <w:rPr>
          <w:lang w:val="en-US"/>
        </w:rPr>
        <w:t>igure 3 shows increased perfusion in putamen, caudate, and frontal white matter in initially antipsychotic-naïve patients with psychosis after six weeks monotherapy with aripiprazole as compared with healthy controls (p&lt;0.05 based on permutation-based analysis corrected for multiple comparisons). Colors illustrate the significance ranging from red (p&lt;0.05) to yellow (p&lt;0.005).</w:t>
      </w:r>
      <w:r>
        <w:rPr>
          <w:sz w:val="20"/>
          <w:szCs w:val="20"/>
          <w:lang w:val="en-US"/>
        </w:rPr>
        <w:t xml:space="preserve"> </w:t>
      </w:r>
    </w:p>
    <w:bookmarkEnd w:id="15"/>
    <w:p w14:paraId="250916ED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5A365749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57276604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0BF3AFCD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4896F3FB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3931E43F" w14:textId="77777777" w:rsidR="00924828" w:rsidRDefault="00924828" w:rsidP="008E1D21">
      <w:pPr>
        <w:spacing w:after="0" w:line="480" w:lineRule="auto"/>
        <w:rPr>
          <w:b/>
          <w:lang w:val="en-US"/>
        </w:rPr>
      </w:pPr>
    </w:p>
    <w:p w14:paraId="191FA9DE" w14:textId="567AC9EA" w:rsidR="00924828" w:rsidRDefault="00924828" w:rsidP="008E1D21">
      <w:pPr>
        <w:spacing w:after="0" w:line="480" w:lineRule="auto"/>
        <w:rPr>
          <w:b/>
          <w:lang w:val="en-US"/>
        </w:rPr>
      </w:pPr>
    </w:p>
    <w:p w14:paraId="3BF6F2DF" w14:textId="127F33CF" w:rsidR="009F5D28" w:rsidRDefault="009F5D28" w:rsidP="002B6538">
      <w:pPr>
        <w:rPr>
          <w:b/>
          <w:lang w:val="en-US"/>
        </w:rPr>
      </w:pPr>
    </w:p>
    <w:p w14:paraId="1A6B6B49" w14:textId="77777777" w:rsidR="00F06E6E" w:rsidRDefault="00F06E6E" w:rsidP="002B6538">
      <w:pPr>
        <w:rPr>
          <w:b/>
          <w:lang w:val="en-US"/>
        </w:rPr>
        <w:sectPr w:rsidR="00F06E6E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  <w:bookmarkStart w:id="16" w:name="_Hlk89331102"/>
    </w:p>
    <w:p w14:paraId="4C2E525E" w14:textId="324D4CD5" w:rsidR="002B07BA" w:rsidRPr="00965FE4" w:rsidRDefault="002B07BA" w:rsidP="002B07BA">
      <w:pPr>
        <w:rPr>
          <w:b/>
          <w:lang w:val="en-US"/>
        </w:rPr>
      </w:pPr>
      <w:bookmarkStart w:id="17" w:name="_Hlk90203043"/>
      <w:bookmarkEnd w:id="16"/>
      <w:r>
        <w:rPr>
          <w:b/>
          <w:lang w:val="en-US"/>
        </w:rPr>
        <w:lastRenderedPageBreak/>
        <w:t xml:space="preserve">Supplementary </w:t>
      </w:r>
      <w:r w:rsidRPr="00B2284B">
        <w:rPr>
          <w:b/>
          <w:lang w:val="en-US"/>
        </w:rPr>
        <w:t xml:space="preserve">Table </w:t>
      </w:r>
      <w:r>
        <w:rPr>
          <w:b/>
          <w:lang w:val="en-US"/>
        </w:rPr>
        <w:t>S</w:t>
      </w:r>
      <w:r w:rsidR="006E3B74">
        <w:rPr>
          <w:b/>
          <w:lang w:val="en-US"/>
        </w:rPr>
        <w:t>1</w:t>
      </w:r>
      <w:r w:rsidRPr="00B07EA8">
        <w:rPr>
          <w:b/>
          <w:lang w:val="en-US"/>
        </w:rPr>
        <w:t>: R</w:t>
      </w:r>
      <w:r>
        <w:rPr>
          <w:b/>
          <w:lang w:val="en-US"/>
        </w:rPr>
        <w:t>esting</w:t>
      </w:r>
      <w:r w:rsidRPr="00B07EA8">
        <w:rPr>
          <w:b/>
          <w:lang w:val="en-US"/>
        </w:rPr>
        <w:t xml:space="preserve"> cerebral blood flow </w:t>
      </w:r>
      <w:r>
        <w:rPr>
          <w:b/>
          <w:lang w:val="en-US"/>
        </w:rPr>
        <w:t>before and after treatment with adjustment for age</w:t>
      </w:r>
      <w:r w:rsidR="005F3A0F">
        <w:rPr>
          <w:b/>
          <w:lang w:val="en-US"/>
        </w:rPr>
        <w:t xml:space="preserve">, </w:t>
      </w:r>
      <w:r>
        <w:rPr>
          <w:b/>
          <w:lang w:val="en-US"/>
        </w:rPr>
        <w:t>sex</w:t>
      </w:r>
      <w:r w:rsidR="005F3A0F">
        <w:rPr>
          <w:b/>
          <w:lang w:val="en-US"/>
        </w:rPr>
        <w:t>, and smoking status</w:t>
      </w:r>
    </w:p>
    <w:tbl>
      <w:tblPr>
        <w:tblStyle w:val="Tabel-Gitter"/>
        <w:tblW w:w="14204" w:type="dxa"/>
        <w:tblInd w:w="-387" w:type="dxa"/>
        <w:tblLook w:val="04A0" w:firstRow="1" w:lastRow="0" w:firstColumn="1" w:lastColumn="0" w:noHBand="0" w:noVBand="1"/>
      </w:tblPr>
      <w:tblGrid>
        <w:gridCol w:w="2654"/>
        <w:gridCol w:w="1218"/>
        <w:gridCol w:w="1382"/>
        <w:gridCol w:w="1218"/>
        <w:gridCol w:w="1468"/>
        <w:gridCol w:w="1890"/>
        <w:gridCol w:w="2734"/>
        <w:gridCol w:w="1640"/>
      </w:tblGrid>
      <w:tr w:rsidR="002B07BA" w:rsidRPr="00474318" w14:paraId="3C787099" w14:textId="77777777" w:rsidTr="00691B62">
        <w:tc>
          <w:tcPr>
            <w:tcW w:w="2654" w:type="dxa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81AD09E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Regions of interest</w:t>
            </w:r>
          </w:p>
        </w:tc>
        <w:tc>
          <w:tcPr>
            <w:tcW w:w="2600" w:type="dxa"/>
            <w:gridSpan w:val="2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7C20987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Baseline</w:t>
            </w:r>
          </w:p>
        </w:tc>
        <w:tc>
          <w:tcPr>
            <w:tcW w:w="2686" w:type="dxa"/>
            <w:gridSpan w:val="2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9F4487F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6 weeks</w:t>
            </w:r>
          </w:p>
        </w:tc>
        <w:tc>
          <w:tcPr>
            <w:tcW w:w="189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B8E22C8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Interaction</w:t>
            </w:r>
          </w:p>
        </w:tc>
        <w:tc>
          <w:tcPr>
            <w:tcW w:w="27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6D902AF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Post hoc test</w:t>
            </w:r>
            <w:r>
              <w:rPr>
                <w:b/>
                <w:lang w:val="en-US"/>
              </w:rPr>
              <w:t>s</w:t>
            </w:r>
          </w:p>
        </w:tc>
        <w:tc>
          <w:tcPr>
            <w:tcW w:w="1640" w:type="dxa"/>
            <w:vMerge w:val="restart"/>
            <w:tcBorders>
              <w:top w:val="single" w:sz="18" w:space="0" w:color="000000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48DDF9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 xml:space="preserve">Main effect </w:t>
            </w:r>
            <w:r>
              <w:rPr>
                <w:b/>
                <w:lang w:val="en-US"/>
              </w:rPr>
              <w:t>of group</w:t>
            </w:r>
          </w:p>
        </w:tc>
      </w:tr>
      <w:tr w:rsidR="002B07BA" w14:paraId="02D3BFD4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738480EF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D534B7B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FEP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F8394DC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C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5F29A55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FEP</w:t>
            </w: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71783A0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C</w:t>
            </w: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1C215550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45D29CC7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1640" w:type="dxa"/>
            <w:vMerge/>
            <w:tcBorders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BD55968" w14:textId="77777777" w:rsidR="002B07BA" w:rsidRPr="008F73A7" w:rsidRDefault="002B07BA" w:rsidP="00691B62">
            <w:pPr>
              <w:jc w:val="center"/>
              <w:rPr>
                <w:b/>
                <w:lang w:val="en-US"/>
              </w:rPr>
            </w:pPr>
          </w:p>
        </w:tc>
      </w:tr>
      <w:tr w:rsidR="002B07BA" w:rsidRPr="00474318" w14:paraId="3016A297" w14:textId="77777777" w:rsidTr="00691B62">
        <w:tc>
          <w:tcPr>
            <w:tcW w:w="265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072E1B7" w14:textId="77777777" w:rsidR="002B07BA" w:rsidRDefault="002B07BA" w:rsidP="00691B62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Thalamus</w:t>
            </w:r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2249D7B7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E554BC" w14:textId="77777777" w:rsidR="002B07BA" w:rsidRPr="00C266B3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D879F8">
              <w:rPr>
                <w:rFonts w:cstheme="minorHAnsi"/>
                <w:lang w:val="en-US"/>
              </w:rPr>
              <w:t>60.3±14.6</w:t>
            </w:r>
          </w:p>
        </w:tc>
        <w:tc>
          <w:tcPr>
            <w:tcW w:w="1382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9F06E30" w14:textId="77777777" w:rsidR="002B07BA" w:rsidRPr="00C266B3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D879F8">
              <w:rPr>
                <w:rFonts w:cstheme="minorHAnsi"/>
                <w:lang w:val="en-US"/>
              </w:rPr>
              <w:t>61.5±15.0</w:t>
            </w:r>
          </w:p>
        </w:tc>
        <w:tc>
          <w:tcPr>
            <w:tcW w:w="1218" w:type="dxa"/>
            <w:tcBorders>
              <w:top w:val="single" w:sz="18" w:space="0" w:color="000000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27C002A1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61.1±14.8</w:t>
            </w:r>
          </w:p>
          <w:p w14:paraId="0C319024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736AA6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6.9±14.7</w:t>
            </w:r>
          </w:p>
          <w:p w14:paraId="3ACF5DA3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0480F4E" w14:textId="457AF2ED" w:rsidR="002B07BA" w:rsidRPr="006E5EE0" w:rsidRDefault="002B07BA" w:rsidP="00691B62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02</w:t>
            </w:r>
            <w:r w:rsidR="00BC1DBD" w:rsidRPr="006E5EE0">
              <w:rPr>
                <w:lang w:val="en-US"/>
              </w:rPr>
              <w:t>2</w:t>
            </w:r>
          </w:p>
        </w:tc>
        <w:tc>
          <w:tcPr>
            <w:tcW w:w="27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77FFC0E" w14:textId="075B6F8A" w:rsidR="002B07BA" w:rsidRDefault="002B07BA" w:rsidP="00691B62">
            <w:pPr>
              <w:rPr>
                <w:lang w:val="en-US"/>
              </w:rPr>
            </w:pPr>
            <w:r>
              <w:rPr>
                <w:lang w:val="en-US"/>
              </w:rPr>
              <w:t>FEP = HC baseline: p=0.9</w:t>
            </w:r>
            <w:r w:rsidR="00BC1DBD">
              <w:rPr>
                <w:lang w:val="en-US"/>
              </w:rPr>
              <w:t>1</w:t>
            </w:r>
          </w:p>
          <w:p w14:paraId="73F55AF5" w14:textId="77777777" w:rsidR="002B07BA" w:rsidRPr="008F73A7" w:rsidRDefault="002B07BA" w:rsidP="00691B62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5</w:t>
            </w:r>
          </w:p>
        </w:tc>
        <w:tc>
          <w:tcPr>
            <w:tcW w:w="164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AF59D9" w14:textId="77777777" w:rsidR="002B07BA" w:rsidRPr="008F73A7" w:rsidRDefault="002B07BA" w:rsidP="00691B62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2B07BA" w:rsidRPr="006E5EE0" w14:paraId="6E3631A6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683CA4" w14:textId="77777777" w:rsidR="002B07BA" w:rsidRDefault="002B07BA" w:rsidP="00691B62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Whole striatum </w:t>
            </w:r>
          </w:p>
          <w:p w14:paraId="0CEB4BDA" w14:textId="77777777" w:rsidR="002B07BA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9C9AFCE" w14:textId="77777777" w:rsidR="002B07BA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4B2BB8">
              <w:rPr>
                <w:rFonts w:cstheme="minorHAnsi"/>
                <w:lang w:val="en-US"/>
              </w:rPr>
              <w:t>41.3±7.8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6A41DD" w14:textId="77777777" w:rsidR="002B07BA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4B2BB8">
              <w:rPr>
                <w:rFonts w:cstheme="minorHAnsi"/>
                <w:lang w:val="en-US"/>
              </w:rPr>
              <w:t>41.8±9.4</w:t>
            </w:r>
          </w:p>
        </w:tc>
        <w:tc>
          <w:tcPr>
            <w:tcW w:w="1218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C6D6E76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3.1±8.5</w:t>
            </w:r>
          </w:p>
          <w:p w14:paraId="1D338108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BE9D36A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0.1±6.9</w:t>
            </w:r>
          </w:p>
          <w:p w14:paraId="34607C99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498D36B" w14:textId="7DFC2382" w:rsidR="002B07BA" w:rsidRPr="006E5EE0" w:rsidRDefault="002B07BA" w:rsidP="00691B62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0</w:t>
            </w:r>
            <w:r w:rsidR="00B23964" w:rsidRPr="006E5EE0">
              <w:rPr>
                <w:lang w:val="en-US"/>
              </w:rPr>
              <w:t>13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5F3A7E8" w14:textId="77777777" w:rsidR="002B07BA" w:rsidRDefault="002B07BA" w:rsidP="00691B62">
            <w:pPr>
              <w:rPr>
                <w:lang w:val="en-US"/>
              </w:rPr>
            </w:pPr>
            <w:r>
              <w:rPr>
                <w:lang w:val="en-US"/>
              </w:rPr>
              <w:t>FEP = HC baseline: p=0.85</w:t>
            </w:r>
          </w:p>
          <w:p w14:paraId="0F7D48D3" w14:textId="77777777" w:rsidR="002B07BA" w:rsidRDefault="002B07BA" w:rsidP="00691B62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4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45F7C73" w14:textId="77777777" w:rsidR="002B07BA" w:rsidRDefault="002B07BA" w:rsidP="00691B62">
            <w:pPr>
              <w:jc w:val="center"/>
              <w:rPr>
                <w:lang w:val="en-US"/>
              </w:rPr>
            </w:pPr>
          </w:p>
        </w:tc>
      </w:tr>
      <w:tr w:rsidR="002B07BA" w:rsidRPr="007B2367" w14:paraId="3EBD66D2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01BA065" w14:textId="77777777" w:rsidR="002B07BA" w:rsidRDefault="002B07BA" w:rsidP="00691B62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Putamen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lang w:val="en-US"/>
              </w:rPr>
              <w:t xml:space="preserve"> </w:t>
            </w:r>
          </w:p>
          <w:p w14:paraId="2EE51C88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6845F14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2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4</w:t>
            </w:r>
            <w:r w:rsidRPr="00C12B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8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F405BA8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  <w:r w:rsidRPr="00C12B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0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9</w:t>
            </w:r>
          </w:p>
        </w:tc>
        <w:tc>
          <w:tcPr>
            <w:tcW w:w="1218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3090A42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5.0±8.9</w:t>
            </w:r>
          </w:p>
          <w:p w14:paraId="2CDB51BB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4DB3EE8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1.6±7.7</w:t>
            </w: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A095188" w14:textId="0873BC7D" w:rsidR="002B07BA" w:rsidRPr="006E5EE0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0</w:t>
            </w:r>
            <w:r w:rsidR="005C0AE1" w:rsidRPr="006E5EE0">
              <w:rPr>
                <w:lang w:val="en-US"/>
              </w:rPr>
              <w:t>2</w:t>
            </w:r>
            <w:r w:rsidRPr="006E5EE0">
              <w:rPr>
                <w:lang w:val="en-US"/>
              </w:rPr>
              <w:t>2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2897CA2" w14:textId="093A236E" w:rsidR="002B07BA" w:rsidRPr="005C0AE1" w:rsidRDefault="002B07BA" w:rsidP="00691B62">
            <w:pPr>
              <w:rPr>
                <w:lang w:val="en-US"/>
              </w:rPr>
            </w:pPr>
            <w:r w:rsidRPr="005C0AE1">
              <w:rPr>
                <w:lang w:val="en-US"/>
              </w:rPr>
              <w:t>FEP = HC baseline: p=0.</w:t>
            </w:r>
            <w:r w:rsidR="005C0AE1" w:rsidRPr="005C0AE1">
              <w:rPr>
                <w:lang w:val="en-US"/>
              </w:rPr>
              <w:t>64</w:t>
            </w:r>
          </w:p>
          <w:p w14:paraId="1F7F55D4" w14:textId="6344E84F" w:rsidR="002B07BA" w:rsidRPr="00B23964" w:rsidRDefault="002B07BA" w:rsidP="00691B62">
            <w:pPr>
              <w:rPr>
                <w:highlight w:val="yellow"/>
                <w:lang w:val="en-US"/>
              </w:rPr>
            </w:pPr>
            <w:r w:rsidRPr="005C0AE1">
              <w:rPr>
                <w:lang w:val="en-US"/>
              </w:rPr>
              <w:t>FEP &gt; HC 6 weeks: p=0.0</w:t>
            </w:r>
            <w:r w:rsidR="005C0AE1" w:rsidRPr="005C0AE1">
              <w:rPr>
                <w:lang w:val="en-US"/>
              </w:rPr>
              <w:t>4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30C6CF8" w14:textId="77777777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5C0AE1">
              <w:rPr>
                <w:lang w:val="en-US"/>
              </w:rPr>
              <w:t>-</w:t>
            </w:r>
          </w:p>
        </w:tc>
      </w:tr>
      <w:tr w:rsidR="002B07BA" w:rsidRPr="007B2367" w14:paraId="68C3E1A2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31E6288" w14:textId="77777777" w:rsidR="002B07BA" w:rsidRDefault="002B07BA" w:rsidP="00691B62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Nucleus </w:t>
            </w:r>
            <w:proofErr w:type="spellStart"/>
            <w:r>
              <w:rPr>
                <w:b/>
                <w:lang w:val="en-US"/>
              </w:rPr>
              <w:t>accumbens</w:t>
            </w:r>
            <w:proofErr w:type="spellEnd"/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3FB69F86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C12A049" w14:textId="77777777" w:rsidR="002B07BA" w:rsidRDefault="002B07BA" w:rsidP="00691B6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5.6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.7</w:t>
            </w:r>
          </w:p>
          <w:p w14:paraId="519C01BC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8FB74BE" w14:textId="77777777" w:rsidR="002B07BA" w:rsidRDefault="002B07BA" w:rsidP="00691B6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7.5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2.3</w:t>
            </w:r>
          </w:p>
          <w:p w14:paraId="11BA8900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C266EA9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0.0±10.2</w:t>
            </w:r>
          </w:p>
          <w:p w14:paraId="297022EF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DF906FC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35.7±8.8</w:t>
            </w:r>
          </w:p>
          <w:p w14:paraId="658DDB6B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E278AF7" w14:textId="61FC419F" w:rsidR="002B07BA" w:rsidRPr="006E5EE0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00</w:t>
            </w:r>
            <w:r w:rsidR="00497A1D" w:rsidRPr="006E5EE0">
              <w:rPr>
                <w:lang w:val="en-US"/>
              </w:rPr>
              <w:t>9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0AD935" w14:textId="626A365F" w:rsidR="002B07BA" w:rsidRPr="00C551C1" w:rsidRDefault="002B07BA" w:rsidP="00691B62">
            <w:pPr>
              <w:rPr>
                <w:lang w:val="en-US"/>
              </w:rPr>
            </w:pPr>
            <w:r w:rsidRPr="00C551C1">
              <w:rPr>
                <w:lang w:val="en-US"/>
              </w:rPr>
              <w:t>FEP = HC baseline: p=0.</w:t>
            </w:r>
            <w:r w:rsidR="00C551C1" w:rsidRPr="00C551C1">
              <w:rPr>
                <w:lang w:val="en-US"/>
              </w:rPr>
              <w:t>54</w:t>
            </w:r>
          </w:p>
          <w:p w14:paraId="213B97EE" w14:textId="74B69880" w:rsidR="002B07BA" w:rsidRPr="00B23964" w:rsidRDefault="002B07BA" w:rsidP="00691B62">
            <w:pPr>
              <w:rPr>
                <w:highlight w:val="yellow"/>
                <w:lang w:val="en-US"/>
              </w:rPr>
            </w:pPr>
            <w:r w:rsidRPr="00C551C1">
              <w:rPr>
                <w:lang w:val="en-US"/>
              </w:rPr>
              <w:t>FEP &gt; HC 6 weeks: p=0.0</w:t>
            </w:r>
            <w:r w:rsidR="00C551C1" w:rsidRPr="00C551C1">
              <w:rPr>
                <w:lang w:val="en-US"/>
              </w:rPr>
              <w:t>6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640387E" w14:textId="77777777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56596F">
              <w:rPr>
                <w:lang w:val="en-US"/>
              </w:rPr>
              <w:t>-</w:t>
            </w:r>
          </w:p>
        </w:tc>
      </w:tr>
      <w:tr w:rsidR="002B07BA" w:rsidRPr="005B3920" w14:paraId="3990DBBA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DB3F5F8" w14:textId="77777777" w:rsidR="002B07BA" w:rsidRDefault="002B07BA" w:rsidP="00691B62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Caudate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lang w:val="en-US"/>
              </w:rPr>
              <w:t xml:space="preserve"> </w:t>
            </w:r>
          </w:p>
          <w:p w14:paraId="3BEFF712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E64E6B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BA6FCF">
              <w:rPr>
                <w:rFonts w:cstheme="minorHAnsi"/>
                <w:lang w:val="en-US"/>
              </w:rPr>
              <w:t>.9±9.</w:t>
            </w:r>
            <w:r>
              <w:rPr>
                <w:rFonts w:cstheme="minorHAnsi"/>
                <w:lang w:val="en-US"/>
              </w:rPr>
              <w:t>6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15B59C1" w14:textId="77777777" w:rsidR="002B07BA" w:rsidRPr="008A593D" w:rsidRDefault="002B07BA" w:rsidP="00691B62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BA6FCF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6</w:t>
            </w:r>
            <w:r w:rsidRPr="00BA6FCF">
              <w:rPr>
                <w:rFonts w:cstheme="minorHAnsi"/>
                <w:lang w:val="en-US"/>
              </w:rPr>
              <w:t>±9.</w:t>
            </w:r>
            <w:r>
              <w:rPr>
                <w:rFonts w:cstheme="minorHAnsi"/>
                <w:lang w:val="en-US"/>
              </w:rPr>
              <w:t>9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88F16C1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5.4±10.5</w:t>
            </w:r>
          </w:p>
          <w:p w14:paraId="5468DB8E" w14:textId="77777777" w:rsidR="002B07BA" w:rsidRPr="006E5EE0" w:rsidRDefault="002B07BA" w:rsidP="00691B62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5BBB093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2.8±8.3</w:t>
            </w:r>
          </w:p>
          <w:p w14:paraId="1C71D703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525F3C" w14:textId="411FEB80" w:rsidR="002B07BA" w:rsidRPr="006E5EE0" w:rsidRDefault="002B07BA" w:rsidP="00691B62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</w:t>
            </w:r>
            <w:r w:rsidR="0056596F" w:rsidRPr="006E5EE0">
              <w:rPr>
                <w:lang w:val="en-US"/>
              </w:rPr>
              <w:t>34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11C7623" w14:textId="77777777" w:rsidR="002B07BA" w:rsidRPr="0056596F" w:rsidRDefault="002B07BA" w:rsidP="00691B62">
            <w:pPr>
              <w:jc w:val="center"/>
              <w:rPr>
                <w:lang w:val="en-US"/>
              </w:rPr>
            </w:pPr>
            <w:r w:rsidRPr="0056596F"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BECE16D" w14:textId="6120CF0B" w:rsidR="002B07BA" w:rsidRPr="0056596F" w:rsidRDefault="002B07BA" w:rsidP="00691B62">
            <w:pPr>
              <w:jc w:val="center"/>
              <w:rPr>
                <w:lang w:val="en-US"/>
              </w:rPr>
            </w:pPr>
            <w:r w:rsidRPr="0056596F">
              <w:rPr>
                <w:lang w:val="en-US"/>
              </w:rPr>
              <w:t>p=0.</w:t>
            </w:r>
            <w:r w:rsidR="0056596F">
              <w:rPr>
                <w:lang w:val="en-US"/>
              </w:rPr>
              <w:t>55</w:t>
            </w:r>
          </w:p>
        </w:tc>
      </w:tr>
      <w:tr w:rsidR="002B07BA" w:rsidRPr="002D20D4" w14:paraId="22930ABC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4A5334" w14:textId="77777777" w:rsidR="002B07BA" w:rsidRDefault="002B07BA" w:rsidP="00691B62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ippocampus</w:t>
            </w:r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0F66A332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8F7C91" w14:textId="77777777" w:rsidR="002B07BA" w:rsidRPr="005527E2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30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7</w:t>
            </w:r>
            <w:r w:rsidRPr="005527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7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5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AACAD9" w14:textId="77777777" w:rsidR="002B07BA" w:rsidRPr="005527E2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32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1</w:t>
            </w:r>
            <w:r w:rsidRPr="005527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34D08F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31.6±7.5</w:t>
            </w:r>
          </w:p>
          <w:p w14:paraId="6A31BCD0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125609D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29.8±6.5</w:t>
            </w:r>
          </w:p>
          <w:p w14:paraId="61F833D6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E9798E" w14:textId="1C069E2F" w:rsidR="002B07BA" w:rsidRPr="006E5EE0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0</w:t>
            </w:r>
            <w:r w:rsidR="00996132" w:rsidRPr="006E5EE0">
              <w:rPr>
                <w:lang w:val="en-US"/>
              </w:rPr>
              <w:t>8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D76FCB1" w14:textId="27FD8881" w:rsidR="002B07BA" w:rsidRPr="00B23964" w:rsidRDefault="00996132" w:rsidP="00996132">
            <w:pPr>
              <w:jc w:val="center"/>
              <w:rPr>
                <w:highlight w:val="yellow"/>
                <w:lang w:val="en-US"/>
              </w:rPr>
            </w:pPr>
            <w:r w:rsidRPr="00996132"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C9035F" w14:textId="3B7EA978" w:rsidR="002B07BA" w:rsidRPr="00B23964" w:rsidRDefault="00996132" w:rsidP="00996132">
            <w:pPr>
              <w:jc w:val="center"/>
              <w:rPr>
                <w:highlight w:val="yellow"/>
                <w:lang w:val="en-US"/>
              </w:rPr>
            </w:pPr>
            <w:r w:rsidRPr="00996132">
              <w:rPr>
                <w:lang w:val="en-US"/>
              </w:rPr>
              <w:t>p=0.74</w:t>
            </w:r>
          </w:p>
        </w:tc>
      </w:tr>
      <w:tr w:rsidR="002B07BA" w:rsidRPr="007B2367" w14:paraId="16EB4DA1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E0FA31D" w14:textId="77777777" w:rsidR="002B07BA" w:rsidRDefault="002B07BA" w:rsidP="00691B62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 xml:space="preserve">Frontal lobe </w:t>
            </w:r>
            <w:proofErr w:type="spellStart"/>
            <w:r w:rsidRPr="008F73A7"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b/>
                <w:lang w:val="en-US"/>
              </w:rPr>
              <w:t xml:space="preserve"> </w:t>
            </w:r>
          </w:p>
          <w:p w14:paraId="38F1810D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3F0B0C2" w14:textId="77777777" w:rsidR="002B07BA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56.7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57.2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3B9BE91" w14:textId="77777777" w:rsidR="002B07BA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57.2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1.4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7D0B470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5.7±9.9</w:t>
            </w:r>
          </w:p>
          <w:p w14:paraId="4CA71EE1" w14:textId="77777777" w:rsidR="002B07BA" w:rsidRPr="006E5EE0" w:rsidRDefault="002B07BA" w:rsidP="00691B62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25870AF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4.8±10.4</w:t>
            </w:r>
          </w:p>
          <w:p w14:paraId="55E7C656" w14:textId="77777777" w:rsidR="002B07BA" w:rsidRPr="006E5EE0" w:rsidRDefault="002B07BA" w:rsidP="00691B62">
            <w:pPr>
              <w:jc w:val="center"/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7B0A623" w14:textId="3634936F" w:rsidR="002B07BA" w:rsidRPr="006E5EE0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5</w:t>
            </w:r>
            <w:r w:rsidR="007C4202" w:rsidRPr="006E5EE0">
              <w:rPr>
                <w:lang w:val="en-US"/>
              </w:rPr>
              <w:t>2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EE25ED7" w14:textId="77777777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7C4202"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D5D1495" w14:textId="3CC5A194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7C4202">
              <w:rPr>
                <w:lang w:val="en-US"/>
              </w:rPr>
              <w:t>p=0.9</w:t>
            </w:r>
            <w:r w:rsidR="007C4202" w:rsidRPr="007C4202">
              <w:rPr>
                <w:lang w:val="en-US"/>
              </w:rPr>
              <w:t>6</w:t>
            </w:r>
          </w:p>
        </w:tc>
      </w:tr>
      <w:tr w:rsidR="002B07BA" w:rsidRPr="002C5D66" w14:paraId="26A2DE73" w14:textId="77777777" w:rsidTr="00691B62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5C0DE77D" w14:textId="77777777" w:rsidR="002B07BA" w:rsidRDefault="002B07BA" w:rsidP="00691B62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Global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1C7683A0" w14:textId="77777777" w:rsidR="002B07BA" w:rsidRPr="008F73A7" w:rsidRDefault="002B07BA" w:rsidP="00691B62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</w:t>
            </w:r>
            <w:r>
              <w:rPr>
                <w:b/>
                <w:lang w:val="en-US"/>
              </w:rPr>
              <w:t xml:space="preserve"> </w:t>
            </w:r>
            <w:r w:rsidRPr="008F73A7">
              <w:rPr>
                <w:lang w:val="en-US"/>
              </w:rPr>
              <w:t>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09A4431B" w14:textId="77777777" w:rsidR="002B07BA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50.7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8.4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DAF1C33" w14:textId="77777777" w:rsidR="002B07BA" w:rsidRDefault="002B07BA" w:rsidP="00691B62">
            <w:pPr>
              <w:jc w:val="center"/>
            </w:pPr>
            <w:r>
              <w:rPr>
                <w:rFonts w:cstheme="minorHAnsi"/>
                <w:lang w:val="en-US"/>
              </w:rPr>
              <w:t>51.4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.3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41D9D5FA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9.6±8.1</w:t>
            </w:r>
          </w:p>
          <w:p w14:paraId="5CF29EA0" w14:textId="77777777" w:rsidR="002B07BA" w:rsidRPr="006E5EE0" w:rsidRDefault="002B07BA" w:rsidP="00691B62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62BC52EA" w14:textId="77777777" w:rsidR="002B07BA" w:rsidRPr="006E5EE0" w:rsidRDefault="002B07BA" w:rsidP="00691B62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8.7±8.3</w:t>
            </w:r>
          </w:p>
          <w:p w14:paraId="6DC5BF56" w14:textId="77777777" w:rsidR="002B07BA" w:rsidRPr="006E5EE0" w:rsidRDefault="002B07BA" w:rsidP="00691B62">
            <w:pPr>
              <w:jc w:val="center"/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564A2866" w14:textId="691AF287" w:rsidR="002B07BA" w:rsidRPr="006E5EE0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4</w:t>
            </w:r>
            <w:r w:rsidR="007C4202" w:rsidRPr="006E5EE0">
              <w:rPr>
                <w:lang w:val="en-US"/>
              </w:rPr>
              <w:t>2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5FCA918" w14:textId="77777777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7C4202"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8EFE7F7" w14:textId="2D666C9E" w:rsidR="002B07BA" w:rsidRPr="00B23964" w:rsidRDefault="002B07BA" w:rsidP="00691B62">
            <w:pPr>
              <w:jc w:val="center"/>
              <w:rPr>
                <w:highlight w:val="yellow"/>
                <w:lang w:val="en-US"/>
              </w:rPr>
            </w:pPr>
            <w:r w:rsidRPr="007C4202">
              <w:rPr>
                <w:lang w:val="en-US"/>
              </w:rPr>
              <w:t>p=0.</w:t>
            </w:r>
            <w:r w:rsidR="007C4202" w:rsidRPr="007C4202">
              <w:rPr>
                <w:lang w:val="en-US"/>
              </w:rPr>
              <w:t>9</w:t>
            </w:r>
            <w:r w:rsidRPr="007C4202">
              <w:rPr>
                <w:lang w:val="en-US"/>
              </w:rPr>
              <w:t>5</w:t>
            </w:r>
          </w:p>
        </w:tc>
      </w:tr>
    </w:tbl>
    <w:p w14:paraId="513CB506" w14:textId="26566BE6" w:rsidR="002B07BA" w:rsidRDefault="002B07BA" w:rsidP="002B07BA">
      <w:pPr>
        <w:spacing w:after="0"/>
        <w:rPr>
          <w:lang w:val="en-US"/>
        </w:rPr>
      </w:pPr>
      <w:r>
        <w:rPr>
          <w:lang w:val="en-US"/>
        </w:rPr>
        <w:t>Supplementary T</w:t>
      </w:r>
      <w:r w:rsidRPr="008F73A7">
        <w:rPr>
          <w:lang w:val="en-US"/>
        </w:rPr>
        <w:t xml:space="preserve">able </w:t>
      </w:r>
      <w:r>
        <w:rPr>
          <w:lang w:val="en-US"/>
        </w:rPr>
        <w:t>S</w:t>
      </w:r>
      <w:r w:rsidR="006E3B74">
        <w:rPr>
          <w:lang w:val="en-US"/>
        </w:rPr>
        <w:t>1</w:t>
      </w:r>
      <w:r w:rsidRPr="008F73A7">
        <w:rPr>
          <w:lang w:val="en-US"/>
        </w:rPr>
        <w:t xml:space="preserve"> shows regional cerebral blood flow in regions of interes</w:t>
      </w:r>
      <w:r>
        <w:rPr>
          <w:lang w:val="en-US"/>
        </w:rPr>
        <w:t>t in initially antipsychotic-naïve patients with schizophrenia or psychosis and matched healthy controls in analyses adjusted for age</w:t>
      </w:r>
      <w:r w:rsidR="00280C35">
        <w:rPr>
          <w:lang w:val="en-US"/>
        </w:rPr>
        <w:t xml:space="preserve">, </w:t>
      </w:r>
      <w:r>
        <w:rPr>
          <w:lang w:val="en-US"/>
        </w:rPr>
        <w:t>sex,</w:t>
      </w:r>
      <w:r w:rsidR="00280C35">
        <w:rPr>
          <w:lang w:val="en-US"/>
        </w:rPr>
        <w:t xml:space="preserve"> and smoking status,</w:t>
      </w:r>
      <w:r>
        <w:rPr>
          <w:lang w:val="en-US"/>
        </w:rPr>
        <w:t xml:space="preserve"> but not global </w:t>
      </w:r>
      <w:proofErr w:type="spellStart"/>
      <w:r>
        <w:rPr>
          <w:lang w:val="en-US"/>
        </w:rPr>
        <w:t>rCBF</w:t>
      </w:r>
      <w:proofErr w:type="spellEnd"/>
      <w:r>
        <w:rPr>
          <w:lang w:val="en-US"/>
        </w:rPr>
        <w:t xml:space="preserve">. </w:t>
      </w:r>
    </w:p>
    <w:p w14:paraId="20F97974" w14:textId="77777777" w:rsidR="002B07BA" w:rsidRDefault="002B07BA" w:rsidP="002B07BA">
      <w:pPr>
        <w:rPr>
          <w:lang w:val="en-US"/>
        </w:rPr>
      </w:pPr>
      <w:r w:rsidRPr="008F73A7">
        <w:rPr>
          <w:lang w:val="en-US"/>
        </w:rPr>
        <w:t xml:space="preserve">Abbreviations: </w:t>
      </w:r>
      <w:r>
        <w:rPr>
          <w:lang w:val="en-US"/>
        </w:rPr>
        <w:t>FEP: First-episode patients with psychosis or schizophrenia;</w:t>
      </w:r>
      <w:r w:rsidRPr="008F73A7">
        <w:rPr>
          <w:lang w:val="en-US"/>
        </w:rPr>
        <w:t xml:space="preserve"> HC</w:t>
      </w:r>
      <w:r>
        <w:rPr>
          <w:lang w:val="en-US"/>
        </w:rPr>
        <w:t>: Healthy controls;</w:t>
      </w:r>
      <w:r w:rsidRPr="008F73A7">
        <w:rPr>
          <w:lang w:val="en-US"/>
        </w:rPr>
        <w:t xml:space="preserve"> </w:t>
      </w:r>
      <w:proofErr w:type="spellStart"/>
      <w:r w:rsidRPr="008F73A7">
        <w:rPr>
          <w:lang w:val="en-US"/>
        </w:rPr>
        <w:t>rCBF</w:t>
      </w:r>
      <w:proofErr w:type="spellEnd"/>
      <w:r>
        <w:rPr>
          <w:lang w:val="en-US"/>
        </w:rPr>
        <w:t>: resting cerebral blood flow;</w:t>
      </w:r>
      <w:r w:rsidRPr="008F73A7">
        <w:rPr>
          <w:lang w:val="en-US"/>
        </w:rPr>
        <w:t xml:space="preserve"> SD</w:t>
      </w:r>
      <w:r>
        <w:rPr>
          <w:lang w:val="en-US"/>
        </w:rPr>
        <w:t>; standard deviation.</w:t>
      </w:r>
    </w:p>
    <w:p w14:paraId="041F86FE" w14:textId="77777777" w:rsidR="002B07BA" w:rsidRDefault="002B07BA" w:rsidP="00487219">
      <w:pPr>
        <w:rPr>
          <w:lang w:val="en-US"/>
        </w:rPr>
      </w:pPr>
    </w:p>
    <w:p w14:paraId="27575043" w14:textId="77777777" w:rsidR="006E3B74" w:rsidRDefault="006E3B74" w:rsidP="00487219">
      <w:pPr>
        <w:rPr>
          <w:lang w:val="en-US"/>
        </w:rPr>
      </w:pPr>
    </w:p>
    <w:p w14:paraId="5E4563A3" w14:textId="77777777" w:rsidR="006E3B74" w:rsidRDefault="006E3B74" w:rsidP="00487219">
      <w:pPr>
        <w:rPr>
          <w:lang w:val="en-US"/>
        </w:rPr>
      </w:pPr>
    </w:p>
    <w:p w14:paraId="67ACE86D" w14:textId="77777777" w:rsidR="006E3B74" w:rsidRPr="00965FE4" w:rsidRDefault="006E3B74" w:rsidP="006E3B74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Supplementary </w:t>
      </w:r>
      <w:r w:rsidRPr="00B2284B">
        <w:rPr>
          <w:b/>
          <w:lang w:val="en-US"/>
        </w:rPr>
        <w:t xml:space="preserve">Table </w:t>
      </w:r>
      <w:r>
        <w:rPr>
          <w:b/>
          <w:lang w:val="en-US"/>
        </w:rPr>
        <w:t>S2</w:t>
      </w:r>
      <w:r w:rsidRPr="00B07EA8">
        <w:rPr>
          <w:b/>
          <w:lang w:val="en-US"/>
        </w:rPr>
        <w:t>: R</w:t>
      </w:r>
      <w:r>
        <w:rPr>
          <w:b/>
          <w:lang w:val="en-US"/>
        </w:rPr>
        <w:t>esting</w:t>
      </w:r>
      <w:r w:rsidRPr="00B07EA8">
        <w:rPr>
          <w:b/>
          <w:lang w:val="en-US"/>
        </w:rPr>
        <w:t xml:space="preserve"> cerebral blood flow </w:t>
      </w:r>
      <w:r>
        <w:rPr>
          <w:b/>
          <w:lang w:val="en-US"/>
        </w:rPr>
        <w:t>before and after treatment in primary and explorative regions of interest</w:t>
      </w:r>
    </w:p>
    <w:tbl>
      <w:tblPr>
        <w:tblStyle w:val="Tabel-Gitter"/>
        <w:tblW w:w="14204" w:type="dxa"/>
        <w:tblInd w:w="-387" w:type="dxa"/>
        <w:tblLook w:val="04A0" w:firstRow="1" w:lastRow="0" w:firstColumn="1" w:lastColumn="0" w:noHBand="0" w:noVBand="1"/>
      </w:tblPr>
      <w:tblGrid>
        <w:gridCol w:w="2654"/>
        <w:gridCol w:w="1218"/>
        <w:gridCol w:w="1382"/>
        <w:gridCol w:w="1218"/>
        <w:gridCol w:w="1468"/>
        <w:gridCol w:w="1890"/>
        <w:gridCol w:w="2734"/>
        <w:gridCol w:w="1640"/>
      </w:tblGrid>
      <w:tr w:rsidR="006E3B74" w:rsidRPr="00474318" w14:paraId="3BA78704" w14:textId="77777777" w:rsidTr="0057491B">
        <w:tc>
          <w:tcPr>
            <w:tcW w:w="2654" w:type="dxa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F5D98DA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Regions of interest</w:t>
            </w:r>
          </w:p>
        </w:tc>
        <w:tc>
          <w:tcPr>
            <w:tcW w:w="2600" w:type="dxa"/>
            <w:gridSpan w:val="2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4BDDBAD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Baseline</w:t>
            </w:r>
          </w:p>
        </w:tc>
        <w:tc>
          <w:tcPr>
            <w:tcW w:w="2686" w:type="dxa"/>
            <w:gridSpan w:val="2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2A17F0C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6 weeks</w:t>
            </w:r>
          </w:p>
        </w:tc>
        <w:tc>
          <w:tcPr>
            <w:tcW w:w="189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93CB4B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Interaction</w:t>
            </w:r>
          </w:p>
        </w:tc>
        <w:tc>
          <w:tcPr>
            <w:tcW w:w="27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8EAF794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Post hoc test</w:t>
            </w:r>
            <w:r>
              <w:rPr>
                <w:b/>
                <w:lang w:val="en-US"/>
              </w:rPr>
              <w:t>s</w:t>
            </w:r>
          </w:p>
        </w:tc>
        <w:tc>
          <w:tcPr>
            <w:tcW w:w="1640" w:type="dxa"/>
            <w:vMerge w:val="restart"/>
            <w:tcBorders>
              <w:top w:val="single" w:sz="18" w:space="0" w:color="000000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928C201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 xml:space="preserve">Main effect </w:t>
            </w:r>
            <w:r>
              <w:rPr>
                <w:b/>
                <w:lang w:val="en-US"/>
              </w:rPr>
              <w:t>of group</w:t>
            </w:r>
          </w:p>
        </w:tc>
      </w:tr>
      <w:tr w:rsidR="006E3B74" w14:paraId="2E817583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24F37873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2B609F02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FEP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4C0D14A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C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6429DB3F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>
              <w:rPr>
                <w:b/>
                <w:lang w:val="en-US"/>
              </w:rPr>
              <w:t>FEP</w:t>
            </w: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4CCF826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C</w:t>
            </w: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365891BD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7EDBC185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</w:p>
        </w:tc>
        <w:tc>
          <w:tcPr>
            <w:tcW w:w="1640" w:type="dxa"/>
            <w:vMerge/>
            <w:tcBorders>
              <w:left w:val="single" w:sz="4" w:space="0" w:color="FFFFFF" w:themeColor="background1"/>
              <w:bottom w:val="single" w:sz="18" w:space="0" w:color="000000"/>
              <w:right w:val="single" w:sz="4" w:space="0" w:color="FFFFFF" w:themeColor="background1"/>
            </w:tcBorders>
          </w:tcPr>
          <w:p w14:paraId="4F9BFE8E" w14:textId="77777777" w:rsidR="006E3B74" w:rsidRPr="008F73A7" w:rsidRDefault="006E3B74" w:rsidP="0057491B">
            <w:pPr>
              <w:jc w:val="center"/>
              <w:rPr>
                <w:b/>
                <w:lang w:val="en-US"/>
              </w:rPr>
            </w:pPr>
          </w:p>
        </w:tc>
      </w:tr>
      <w:tr w:rsidR="006E3B74" w:rsidRPr="00474318" w14:paraId="307E07F1" w14:textId="77777777" w:rsidTr="0057491B">
        <w:tc>
          <w:tcPr>
            <w:tcW w:w="265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785F9F5" w14:textId="77777777" w:rsidR="006E3B74" w:rsidRDefault="006E3B74" w:rsidP="0057491B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Thalamus</w:t>
            </w:r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29D2FDE7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E634EDA" w14:textId="77777777" w:rsidR="006E3B74" w:rsidRPr="00C266B3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D879F8">
              <w:rPr>
                <w:rFonts w:cstheme="minorHAnsi"/>
                <w:lang w:val="en-US"/>
              </w:rPr>
              <w:t>60.3±14.6</w:t>
            </w:r>
          </w:p>
        </w:tc>
        <w:tc>
          <w:tcPr>
            <w:tcW w:w="1382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D4C30E" w14:textId="77777777" w:rsidR="006E3B74" w:rsidRPr="00C266B3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D879F8">
              <w:rPr>
                <w:rFonts w:cstheme="minorHAnsi"/>
                <w:lang w:val="en-US"/>
              </w:rPr>
              <w:t>61.5±15.0</w:t>
            </w:r>
          </w:p>
        </w:tc>
        <w:tc>
          <w:tcPr>
            <w:tcW w:w="1218" w:type="dxa"/>
            <w:tcBorders>
              <w:top w:val="single" w:sz="18" w:space="0" w:color="000000"/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</w:tcPr>
          <w:p w14:paraId="174BE354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61.1±14.8</w:t>
            </w:r>
          </w:p>
          <w:p w14:paraId="555CCEED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47B49E4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6.9±14.7</w:t>
            </w:r>
          </w:p>
          <w:p w14:paraId="68CE89F7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68FB646" w14:textId="77777777" w:rsidR="006E3B74" w:rsidRPr="006E5EE0" w:rsidRDefault="006E3B74" w:rsidP="0057491B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026</w:t>
            </w:r>
          </w:p>
        </w:tc>
        <w:tc>
          <w:tcPr>
            <w:tcW w:w="2734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2508AB2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= HC baseline: p=0.96</w:t>
            </w:r>
          </w:p>
          <w:p w14:paraId="46E5C4C0" w14:textId="77777777" w:rsidR="006E3B74" w:rsidRPr="008F73A7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5</w:t>
            </w:r>
          </w:p>
        </w:tc>
        <w:tc>
          <w:tcPr>
            <w:tcW w:w="1640" w:type="dxa"/>
            <w:tcBorders>
              <w:top w:val="single" w:sz="18" w:space="0" w:color="000000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7B9DDC7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6E3B74" w:rsidRPr="006E5EE0" w14:paraId="6DA31B3F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E036AB6" w14:textId="77777777" w:rsidR="006E3B74" w:rsidRDefault="006E3B74" w:rsidP="0057491B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Whole striatum </w:t>
            </w:r>
          </w:p>
          <w:p w14:paraId="1421B0DF" w14:textId="77777777" w:rsidR="006E3B74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B8B0C16" w14:textId="77777777" w:rsidR="006E3B74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4B2BB8">
              <w:rPr>
                <w:rFonts w:cstheme="minorHAnsi"/>
                <w:lang w:val="en-US"/>
              </w:rPr>
              <w:t>41.3±7.8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05BA738" w14:textId="77777777" w:rsidR="006E3B74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4B2BB8">
              <w:rPr>
                <w:rFonts w:cstheme="minorHAnsi"/>
                <w:lang w:val="en-US"/>
              </w:rPr>
              <w:t>41.8±9.4</w:t>
            </w:r>
          </w:p>
        </w:tc>
        <w:tc>
          <w:tcPr>
            <w:tcW w:w="1218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72AF9AA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3.1±8.5</w:t>
            </w:r>
          </w:p>
          <w:p w14:paraId="76B8E54B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4155B9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0.1±6.9</w:t>
            </w:r>
          </w:p>
          <w:p w14:paraId="1B826E34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CA8C1E" w14:textId="77777777" w:rsidR="006E3B74" w:rsidRPr="006E5EE0" w:rsidRDefault="006E3B74" w:rsidP="0057491B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046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66E42D2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= HC baseline: p=0.85</w:t>
            </w:r>
          </w:p>
          <w:p w14:paraId="7F067017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4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50721A9" w14:textId="77777777" w:rsidR="006E3B74" w:rsidRDefault="006E3B74" w:rsidP="0057491B">
            <w:pPr>
              <w:jc w:val="center"/>
              <w:rPr>
                <w:lang w:val="en-US"/>
              </w:rPr>
            </w:pPr>
          </w:p>
        </w:tc>
      </w:tr>
      <w:tr w:rsidR="006E3B74" w:rsidRPr="007B2367" w14:paraId="43EC3DE2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5592B56" w14:textId="77777777" w:rsidR="006E3B74" w:rsidRDefault="006E3B74" w:rsidP="0057491B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Putamen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lang w:val="en-US"/>
              </w:rPr>
              <w:t xml:space="preserve"> </w:t>
            </w:r>
          </w:p>
          <w:p w14:paraId="68E04800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3705F5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2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4</w:t>
            </w:r>
            <w:r w:rsidRPr="00C12B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8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CEC7FA9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  <w:r w:rsidRPr="00C12B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0</w:t>
            </w:r>
            <w:r w:rsidRPr="00C12B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9</w:t>
            </w:r>
          </w:p>
        </w:tc>
        <w:tc>
          <w:tcPr>
            <w:tcW w:w="1218" w:type="dxa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7EA79BF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5.0±8.9</w:t>
            </w:r>
          </w:p>
          <w:p w14:paraId="194D57E6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731DF48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1.6±7.7</w:t>
            </w: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F4FA6FE" w14:textId="77777777" w:rsidR="006E3B74" w:rsidRPr="006E5EE0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012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DC65650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= HC baseline: p=0.53</w:t>
            </w:r>
          </w:p>
          <w:p w14:paraId="0CE9EE18" w14:textId="77777777" w:rsidR="006E3B74" w:rsidRPr="008F73A7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27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55FB696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6E3B74" w:rsidRPr="007B2367" w14:paraId="05BC941C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90ED314" w14:textId="77777777" w:rsidR="006E3B74" w:rsidRDefault="006E3B74" w:rsidP="0057491B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Nucleus </w:t>
            </w:r>
            <w:proofErr w:type="spellStart"/>
            <w:r>
              <w:rPr>
                <w:b/>
                <w:lang w:val="en-US"/>
              </w:rPr>
              <w:t>accumbens</w:t>
            </w:r>
            <w:proofErr w:type="spellEnd"/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28C48726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819154" w14:textId="77777777" w:rsidR="006E3B74" w:rsidRDefault="006E3B74" w:rsidP="0057491B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5.6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.7</w:t>
            </w:r>
          </w:p>
          <w:p w14:paraId="03B0F2CD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65F4730" w14:textId="77777777" w:rsidR="006E3B74" w:rsidRDefault="006E3B74" w:rsidP="0057491B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7.5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2.3</w:t>
            </w:r>
          </w:p>
          <w:p w14:paraId="003AD66E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C40F334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0.0±10.2</w:t>
            </w:r>
          </w:p>
          <w:p w14:paraId="12BF0968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5D891DB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35.7±8.8</w:t>
            </w:r>
          </w:p>
          <w:p w14:paraId="20604571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854D373" w14:textId="77777777" w:rsidR="006E3B74" w:rsidRPr="006E5EE0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004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9409C9F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= HC baseline: p=0.38</w:t>
            </w:r>
          </w:p>
          <w:p w14:paraId="1EC5624B" w14:textId="77777777" w:rsidR="006E3B74" w:rsidRPr="008F73A7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&gt; HC 6 weeks: p=</w:t>
            </w:r>
            <w:r w:rsidRPr="00546804">
              <w:rPr>
                <w:lang w:val="en-US"/>
              </w:rPr>
              <w:t>0.025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558AB9E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6E3B74" w:rsidRPr="005B3920" w14:paraId="66EE37F1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E8AA321" w14:textId="77777777" w:rsidR="006E3B74" w:rsidRDefault="006E3B74" w:rsidP="0057491B">
            <w:pPr>
              <w:rPr>
                <w:lang w:val="en-US"/>
              </w:rPr>
            </w:pPr>
            <w:r>
              <w:rPr>
                <w:b/>
                <w:lang w:val="en-US"/>
              </w:rPr>
              <w:t xml:space="preserve">Caudate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lang w:val="en-US"/>
              </w:rPr>
              <w:t xml:space="preserve"> </w:t>
            </w:r>
          </w:p>
          <w:p w14:paraId="17A1023B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6DF51BA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BA6FCF">
              <w:rPr>
                <w:rFonts w:cstheme="minorHAnsi"/>
                <w:lang w:val="en-US"/>
              </w:rPr>
              <w:t>.9±9.</w:t>
            </w:r>
            <w:r>
              <w:rPr>
                <w:rFonts w:cstheme="minorHAnsi"/>
                <w:lang w:val="en-US"/>
              </w:rPr>
              <w:t>6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04EFA34" w14:textId="77777777" w:rsidR="006E3B74" w:rsidRPr="008A593D" w:rsidRDefault="006E3B74" w:rsidP="0057491B">
            <w:pPr>
              <w:jc w:val="center"/>
              <w:rPr>
                <w:highlight w:val="yellow"/>
              </w:rPr>
            </w:pPr>
            <w:r>
              <w:rPr>
                <w:rFonts w:cstheme="minorHAnsi"/>
                <w:lang w:val="en-US"/>
              </w:rPr>
              <w:t>43</w:t>
            </w:r>
            <w:r w:rsidRPr="00BA6FCF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6</w:t>
            </w:r>
            <w:r w:rsidRPr="00BA6FCF">
              <w:rPr>
                <w:rFonts w:cstheme="minorHAnsi"/>
                <w:lang w:val="en-US"/>
              </w:rPr>
              <w:t>±9.</w:t>
            </w:r>
            <w:r>
              <w:rPr>
                <w:rFonts w:cstheme="minorHAnsi"/>
                <w:lang w:val="en-US"/>
              </w:rPr>
              <w:t>9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0E1681E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5.4±10.5</w:t>
            </w:r>
          </w:p>
          <w:p w14:paraId="22642ED3" w14:textId="77777777" w:rsidR="006E3B74" w:rsidRPr="006E5EE0" w:rsidRDefault="006E3B74" w:rsidP="0057491B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8652C04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2.8±8.3</w:t>
            </w:r>
          </w:p>
          <w:p w14:paraId="5C568DB6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F876D7C" w14:textId="77777777" w:rsidR="006E3B74" w:rsidRPr="006E5EE0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26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9801D3E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2EE9C48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=0.38</w:t>
            </w:r>
          </w:p>
        </w:tc>
      </w:tr>
      <w:tr w:rsidR="006E3B74" w:rsidRPr="002D20D4" w14:paraId="69864386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BE504D2" w14:textId="77777777" w:rsidR="006E3B74" w:rsidRDefault="006E3B74" w:rsidP="0057491B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>Hippocampus</w:t>
            </w:r>
            <w:r>
              <w:rPr>
                <w:b/>
                <w:lang w:val="en-US"/>
              </w:rPr>
              <w:t xml:space="preserve">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7BF6D82F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7D0727E" w14:textId="77777777" w:rsidR="006E3B74" w:rsidRPr="005527E2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30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7</w:t>
            </w:r>
            <w:r w:rsidRPr="005527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7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5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2C52983" w14:textId="77777777" w:rsidR="006E3B74" w:rsidRPr="005527E2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32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1</w:t>
            </w:r>
            <w:r w:rsidRPr="005527E2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</w:t>
            </w:r>
            <w:r w:rsidRPr="005527E2">
              <w:rPr>
                <w:rFonts w:cstheme="minorHAnsi"/>
                <w:lang w:val="en-US"/>
              </w:rPr>
              <w:t>.</w:t>
            </w:r>
            <w:r>
              <w:rPr>
                <w:rFonts w:cstheme="minorHAnsi"/>
                <w:lang w:val="en-US"/>
              </w:rPr>
              <w:t>8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0D642FC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31.6±7.5</w:t>
            </w:r>
          </w:p>
          <w:p w14:paraId="36D48075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150EA37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29.8±6.5</w:t>
            </w:r>
          </w:p>
          <w:p w14:paraId="6835F986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9B276B2" w14:textId="77777777" w:rsidR="006E3B74" w:rsidRPr="006E5EE0" w:rsidRDefault="006E3B74" w:rsidP="0057491B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05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E8095E1" w14:textId="77777777" w:rsidR="006E3B74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= HC baseline: p=0.67</w:t>
            </w:r>
          </w:p>
          <w:p w14:paraId="3602C576" w14:textId="77777777" w:rsidR="006E3B74" w:rsidRPr="008F73A7" w:rsidRDefault="006E3B74" w:rsidP="0057491B">
            <w:pPr>
              <w:rPr>
                <w:lang w:val="en-US"/>
              </w:rPr>
            </w:pPr>
            <w:r>
              <w:rPr>
                <w:lang w:val="en-US"/>
              </w:rPr>
              <w:t>FEP &gt; HC 6 weeks: p=0.10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35E08D9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6E3B74" w:rsidRPr="007B2367" w14:paraId="7FBC753D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ED94B96" w14:textId="77777777" w:rsidR="006E3B74" w:rsidRDefault="006E3B74" w:rsidP="0057491B">
            <w:pPr>
              <w:rPr>
                <w:b/>
                <w:lang w:val="en-US"/>
              </w:rPr>
            </w:pPr>
            <w:r w:rsidRPr="008F73A7">
              <w:rPr>
                <w:b/>
                <w:lang w:val="en-US"/>
              </w:rPr>
              <w:t xml:space="preserve">Frontal lobe </w:t>
            </w:r>
            <w:proofErr w:type="spellStart"/>
            <w:r w:rsidRPr="008F73A7">
              <w:rPr>
                <w:b/>
                <w:lang w:val="en-US"/>
              </w:rPr>
              <w:t>rCBF</w:t>
            </w:r>
            <w:proofErr w:type="spellEnd"/>
            <w:r w:rsidRPr="008F73A7">
              <w:rPr>
                <w:b/>
                <w:lang w:val="en-US"/>
              </w:rPr>
              <w:t xml:space="preserve"> </w:t>
            </w:r>
          </w:p>
          <w:p w14:paraId="5135A683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 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241D472" w14:textId="77777777" w:rsidR="006E3B74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56.7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57.2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27FDFA0" w14:textId="77777777" w:rsidR="006E3B74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57.2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11.4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EB2B82A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5.7±9.9</w:t>
            </w:r>
          </w:p>
          <w:p w14:paraId="2950288F" w14:textId="77777777" w:rsidR="006E3B74" w:rsidRPr="006E5EE0" w:rsidRDefault="006E3B74" w:rsidP="0057491B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330C5C0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54.8±10.4</w:t>
            </w:r>
          </w:p>
          <w:p w14:paraId="011F1B63" w14:textId="77777777" w:rsidR="006E3B74" w:rsidRPr="006E5EE0" w:rsidRDefault="006E3B74" w:rsidP="0057491B">
            <w:pPr>
              <w:jc w:val="center"/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16A6722" w14:textId="77777777" w:rsidR="006E3B74" w:rsidRPr="006E5EE0" w:rsidRDefault="006E3B74" w:rsidP="0057491B">
            <w:pPr>
              <w:jc w:val="center"/>
              <w:rPr>
                <w:lang w:val="en-US"/>
              </w:rPr>
            </w:pPr>
            <w:r w:rsidRPr="006E5EE0">
              <w:rPr>
                <w:lang w:val="en-US"/>
              </w:rPr>
              <w:t>p=0.45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A033660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849BBF5" w14:textId="77777777" w:rsidR="006E3B74" w:rsidRPr="008F73A7" w:rsidRDefault="006E3B74" w:rsidP="0057491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=0.79</w:t>
            </w:r>
          </w:p>
        </w:tc>
      </w:tr>
      <w:tr w:rsidR="006E3B74" w:rsidRPr="002C5D66" w14:paraId="77444C7F" w14:textId="77777777" w:rsidTr="0057491B">
        <w:tc>
          <w:tcPr>
            <w:tcW w:w="265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BEA9566" w14:textId="77777777" w:rsidR="006E3B74" w:rsidRDefault="006E3B74" w:rsidP="0057491B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Global </w:t>
            </w:r>
            <w:proofErr w:type="spellStart"/>
            <w:r>
              <w:rPr>
                <w:b/>
                <w:lang w:val="en-US"/>
              </w:rPr>
              <w:t>rCBF</w:t>
            </w:r>
            <w:proofErr w:type="spellEnd"/>
            <w:r>
              <w:rPr>
                <w:b/>
                <w:lang w:val="en-US"/>
              </w:rPr>
              <w:t xml:space="preserve"> </w:t>
            </w:r>
          </w:p>
          <w:p w14:paraId="71726E27" w14:textId="77777777" w:rsidR="006E3B74" w:rsidRPr="008F73A7" w:rsidRDefault="006E3B74" w:rsidP="0057491B">
            <w:pPr>
              <w:spacing w:after="200"/>
              <w:rPr>
                <w:b/>
                <w:lang w:val="en-US"/>
              </w:rPr>
            </w:pPr>
            <w:r w:rsidRPr="008F73A7">
              <w:rPr>
                <w:lang w:val="en-US"/>
              </w:rPr>
              <w:t>in</w:t>
            </w:r>
            <w:r>
              <w:rPr>
                <w:b/>
                <w:lang w:val="en-US"/>
              </w:rPr>
              <w:t xml:space="preserve"> </w:t>
            </w:r>
            <w:r w:rsidRPr="008F73A7">
              <w:rPr>
                <w:lang w:val="en-US"/>
              </w:rPr>
              <w:t>mL/100g/min</w:t>
            </w:r>
            <w:r>
              <w:rPr>
                <w:lang w:val="en-US"/>
              </w:rPr>
              <w:t xml:space="preserve"> </w:t>
            </w:r>
            <w:r>
              <w:rPr>
                <w:rFonts w:cstheme="minorHAnsi"/>
                <w:lang w:val="en-US"/>
              </w:rPr>
              <w:t>±</w:t>
            </w:r>
            <w:r>
              <w:rPr>
                <w:lang w:val="en-US"/>
              </w:rPr>
              <w:t xml:space="preserve"> SD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4DF8B0FF" w14:textId="77777777" w:rsidR="006E3B74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50.7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8.4</w:t>
            </w:r>
          </w:p>
        </w:tc>
        <w:tc>
          <w:tcPr>
            <w:tcW w:w="138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58AB16F4" w14:textId="77777777" w:rsidR="006E3B74" w:rsidRDefault="006E3B74" w:rsidP="0057491B">
            <w:pPr>
              <w:jc w:val="center"/>
            </w:pPr>
            <w:r>
              <w:rPr>
                <w:rFonts w:cstheme="minorHAnsi"/>
                <w:lang w:val="en-US"/>
              </w:rPr>
              <w:t>51.4</w:t>
            </w:r>
            <w:r w:rsidRPr="0027126C">
              <w:rPr>
                <w:rFonts w:cstheme="minorHAnsi"/>
                <w:lang w:val="en-US"/>
              </w:rPr>
              <w:t>±</w:t>
            </w:r>
            <w:r>
              <w:rPr>
                <w:rFonts w:cstheme="minorHAnsi"/>
                <w:lang w:val="en-US"/>
              </w:rPr>
              <w:t>9.3</w:t>
            </w:r>
          </w:p>
        </w:tc>
        <w:tc>
          <w:tcPr>
            <w:tcW w:w="121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369C7332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9.6±8.1</w:t>
            </w:r>
          </w:p>
          <w:p w14:paraId="2AFC15DD" w14:textId="77777777" w:rsidR="006E3B74" w:rsidRPr="006E5EE0" w:rsidRDefault="006E3B74" w:rsidP="0057491B">
            <w:pPr>
              <w:jc w:val="center"/>
            </w:pPr>
          </w:p>
        </w:tc>
        <w:tc>
          <w:tcPr>
            <w:tcW w:w="1468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23DF8AD1" w14:textId="77777777" w:rsidR="006E3B74" w:rsidRPr="006E5EE0" w:rsidRDefault="006E3B74" w:rsidP="0057491B">
            <w:pPr>
              <w:jc w:val="center"/>
              <w:rPr>
                <w:rFonts w:cstheme="minorHAnsi"/>
                <w:lang w:val="en-US"/>
              </w:rPr>
            </w:pPr>
            <w:r w:rsidRPr="006E5EE0">
              <w:rPr>
                <w:rFonts w:cstheme="minorHAnsi"/>
                <w:lang w:val="en-US"/>
              </w:rPr>
              <w:t>48.7±8.3</w:t>
            </w:r>
          </w:p>
          <w:p w14:paraId="51DD2AFF" w14:textId="77777777" w:rsidR="006E3B74" w:rsidRPr="006E5EE0" w:rsidRDefault="006E3B74" w:rsidP="0057491B">
            <w:pPr>
              <w:jc w:val="center"/>
            </w:pPr>
          </w:p>
        </w:tc>
        <w:tc>
          <w:tcPr>
            <w:tcW w:w="189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2CC765E2" w14:textId="77777777" w:rsidR="006E3B74" w:rsidRPr="006E5EE0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6E5EE0">
              <w:rPr>
                <w:lang w:val="en-US"/>
              </w:rPr>
              <w:t>p=0.34</w:t>
            </w:r>
          </w:p>
        </w:tc>
        <w:tc>
          <w:tcPr>
            <w:tcW w:w="27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89C627E" w14:textId="77777777" w:rsidR="006E3B74" w:rsidRPr="00580267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A51B43">
              <w:rPr>
                <w:lang w:val="en-US"/>
              </w:rPr>
              <w:t>-</w:t>
            </w:r>
          </w:p>
        </w:tc>
        <w:tc>
          <w:tcPr>
            <w:tcW w:w="164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227B8259" w14:textId="77777777" w:rsidR="006E3B74" w:rsidRPr="00580267" w:rsidRDefault="006E3B74" w:rsidP="0057491B">
            <w:pPr>
              <w:jc w:val="center"/>
              <w:rPr>
                <w:highlight w:val="yellow"/>
                <w:lang w:val="en-US"/>
              </w:rPr>
            </w:pPr>
            <w:r w:rsidRPr="00A51B43">
              <w:rPr>
                <w:lang w:val="en-US"/>
              </w:rPr>
              <w:t>p=0.75</w:t>
            </w:r>
          </w:p>
        </w:tc>
      </w:tr>
    </w:tbl>
    <w:p w14:paraId="12379EDF" w14:textId="77777777" w:rsidR="006E3B74" w:rsidRDefault="006E3B74" w:rsidP="006E3B74">
      <w:pPr>
        <w:spacing w:after="0"/>
        <w:rPr>
          <w:lang w:val="en-US"/>
        </w:rPr>
      </w:pPr>
      <w:r>
        <w:rPr>
          <w:lang w:val="en-US"/>
        </w:rPr>
        <w:t>Supplementary T</w:t>
      </w:r>
      <w:r w:rsidRPr="008F73A7">
        <w:rPr>
          <w:lang w:val="en-US"/>
        </w:rPr>
        <w:t xml:space="preserve">able </w:t>
      </w:r>
      <w:r>
        <w:rPr>
          <w:lang w:val="en-US"/>
        </w:rPr>
        <w:t>S2</w:t>
      </w:r>
      <w:r w:rsidRPr="008F73A7">
        <w:rPr>
          <w:lang w:val="en-US"/>
        </w:rPr>
        <w:t xml:space="preserve"> shows regional cerebral blood flow in regions of interes</w:t>
      </w:r>
      <w:r>
        <w:rPr>
          <w:lang w:val="en-US"/>
        </w:rPr>
        <w:t xml:space="preserve">t in initially antipsychotic-naïve patients with schizophrenia or psychosis and matched healthy controls in analyses not adjusted for age, sex, smoking status, and global </w:t>
      </w:r>
      <w:proofErr w:type="spellStart"/>
      <w:r>
        <w:rPr>
          <w:lang w:val="en-US"/>
        </w:rPr>
        <w:t>rCBF</w:t>
      </w:r>
      <w:proofErr w:type="spellEnd"/>
      <w:r>
        <w:rPr>
          <w:lang w:val="en-US"/>
        </w:rPr>
        <w:t xml:space="preserve">. </w:t>
      </w:r>
    </w:p>
    <w:p w14:paraId="7AD698DD" w14:textId="77777777" w:rsidR="006E3B74" w:rsidRDefault="006E3B74" w:rsidP="006E3B74">
      <w:pPr>
        <w:rPr>
          <w:lang w:val="en-US"/>
        </w:rPr>
      </w:pPr>
      <w:r w:rsidRPr="008F73A7">
        <w:rPr>
          <w:lang w:val="en-US"/>
        </w:rPr>
        <w:t xml:space="preserve">Abbreviations: </w:t>
      </w:r>
      <w:r>
        <w:rPr>
          <w:lang w:val="en-US"/>
        </w:rPr>
        <w:t>FEP: First-episode patients with psychosis or schizophrenia;</w:t>
      </w:r>
      <w:r w:rsidRPr="008F73A7">
        <w:rPr>
          <w:lang w:val="en-US"/>
        </w:rPr>
        <w:t xml:space="preserve"> HC</w:t>
      </w:r>
      <w:r>
        <w:rPr>
          <w:lang w:val="en-US"/>
        </w:rPr>
        <w:t>: Healthy controls;</w:t>
      </w:r>
      <w:r w:rsidRPr="008F73A7">
        <w:rPr>
          <w:lang w:val="en-US"/>
        </w:rPr>
        <w:t xml:space="preserve"> </w:t>
      </w:r>
      <w:proofErr w:type="spellStart"/>
      <w:r w:rsidRPr="008F73A7">
        <w:rPr>
          <w:lang w:val="en-US"/>
        </w:rPr>
        <w:t>rCBF</w:t>
      </w:r>
      <w:proofErr w:type="spellEnd"/>
      <w:r>
        <w:rPr>
          <w:lang w:val="en-US"/>
        </w:rPr>
        <w:t>: resting cerebral blood flow;</w:t>
      </w:r>
      <w:r w:rsidRPr="008F73A7">
        <w:rPr>
          <w:lang w:val="en-US"/>
        </w:rPr>
        <w:t xml:space="preserve"> SD</w:t>
      </w:r>
      <w:r>
        <w:rPr>
          <w:lang w:val="en-US"/>
        </w:rPr>
        <w:t>; standard deviation.</w:t>
      </w:r>
    </w:p>
    <w:p w14:paraId="6FA84FAC" w14:textId="5BAEDC46" w:rsidR="006E3B74" w:rsidRDefault="006E3B74" w:rsidP="00487219">
      <w:pPr>
        <w:rPr>
          <w:lang w:val="en-US"/>
        </w:rPr>
        <w:sectPr w:rsidR="006E3B74" w:rsidSect="007C3F1E">
          <w:headerReference w:type="even" r:id="rId19"/>
          <w:headerReference w:type="default" r:id="rId20"/>
          <w:footerReference w:type="even" r:id="rId21"/>
          <w:footerReference w:type="default" r:id="rId22"/>
          <w:headerReference w:type="first" r:id="rId23"/>
          <w:footerReference w:type="first" r:id="rId24"/>
          <w:pgSz w:w="16838" w:h="11906" w:orient="landscape"/>
          <w:pgMar w:top="1134" w:right="1701" w:bottom="1134" w:left="1701" w:header="709" w:footer="709" w:gutter="0"/>
          <w:cols w:space="708"/>
          <w:docGrid w:linePitch="360"/>
        </w:sectPr>
      </w:pPr>
    </w:p>
    <w:bookmarkEnd w:id="17"/>
    <w:p w14:paraId="4224FF63" w14:textId="77777777" w:rsidR="00C60F4D" w:rsidRDefault="00C60F4D" w:rsidP="00C60F4D">
      <w:pPr>
        <w:spacing w:after="0" w:line="480" w:lineRule="auto"/>
        <w:rPr>
          <w:b/>
          <w:lang w:val="en-US"/>
        </w:rPr>
      </w:pPr>
      <w:r>
        <w:rPr>
          <w:b/>
          <w:lang w:val="en-US"/>
        </w:rPr>
        <w:lastRenderedPageBreak/>
        <w:t>References</w:t>
      </w:r>
    </w:p>
    <w:p w14:paraId="20665547" w14:textId="77777777" w:rsidR="00C60F4D" w:rsidRPr="00B643F9" w:rsidRDefault="00C60F4D" w:rsidP="00C60F4D">
      <w:pPr>
        <w:pStyle w:val="EndNoteBibliography"/>
      </w:pPr>
      <w:r>
        <w:rPr>
          <w:b/>
        </w:rPr>
        <w:fldChar w:fldCharType="begin"/>
      </w:r>
      <w:r w:rsidRPr="0016545B">
        <w:rPr>
          <w:b/>
        </w:rPr>
        <w:instrText xml:space="preserve"> ADDIN EN.REFLIST </w:instrText>
      </w:r>
      <w:r>
        <w:rPr>
          <w:b/>
        </w:rPr>
        <w:fldChar w:fldCharType="end"/>
      </w:r>
      <w:r w:rsidRPr="00B643F9">
        <w:t>1.</w:t>
      </w:r>
      <w:r w:rsidRPr="00B643F9">
        <w:tab/>
        <w:t>Alisch JSR, Khattar N, Kim RW, Cortina LE, Rejimon AC, Qian W, et al. Sex and age-related differences in cerebral blood flow investigated using pseudo-continuous arterial spin labeling magnetic resonance imaging. Aging (Albany NY). 2021;13(4):4911-25.</w:t>
      </w:r>
    </w:p>
    <w:p w14:paraId="10E2563E" w14:textId="77777777" w:rsidR="00C60F4D" w:rsidRPr="00B643F9" w:rsidRDefault="00C60F4D" w:rsidP="00C60F4D">
      <w:pPr>
        <w:pStyle w:val="EndNoteBibliography"/>
      </w:pPr>
      <w:r w:rsidRPr="00B643F9">
        <w:t>2.</w:t>
      </w:r>
      <w:r w:rsidRPr="00B643F9">
        <w:tab/>
        <w:t>Elbejjani M, Auer R, Dolui S, Jacobs DR, Jr., Haight T, Goff DC, Jr., et al. Cigarette smoking and cerebral blood flow in a cohort of middle-aged adults. J Cereb Blood Flow Metab. 2019;39(7):1247-57.</w:t>
      </w:r>
    </w:p>
    <w:p w14:paraId="270572CC" w14:textId="4BDD82B6" w:rsidR="0088788D" w:rsidRPr="00487219" w:rsidRDefault="0088788D" w:rsidP="002B1732">
      <w:pPr>
        <w:outlineLvl w:val="0"/>
        <w:rPr>
          <w:lang w:val="en-US"/>
        </w:rPr>
      </w:pPr>
    </w:p>
    <w:sectPr w:rsidR="0088788D" w:rsidRPr="00487219" w:rsidSect="00F06E6E">
      <w:pgSz w:w="11906" w:h="16838"/>
      <w:pgMar w:top="1701" w:right="1134" w:bottom="170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1DBEB1" w14:textId="77777777" w:rsidR="00B42EE2" w:rsidRDefault="00B42EE2" w:rsidP="00215BB2">
      <w:pPr>
        <w:spacing w:after="0" w:line="240" w:lineRule="auto"/>
      </w:pPr>
      <w:r>
        <w:separator/>
      </w:r>
    </w:p>
  </w:endnote>
  <w:endnote w:type="continuationSeparator" w:id="0">
    <w:p w14:paraId="4D81883A" w14:textId="77777777" w:rsidR="00B42EE2" w:rsidRDefault="00B42EE2" w:rsidP="00215B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7B42BB" w14:textId="77777777" w:rsidR="00AA6C17" w:rsidRDefault="00AA6C17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64406370"/>
      <w:docPartObj>
        <w:docPartGallery w:val="Page Numbers (Bottom of Page)"/>
        <w:docPartUnique/>
      </w:docPartObj>
    </w:sdtPr>
    <w:sdtEndPr/>
    <w:sdtContent>
      <w:p w14:paraId="005862C0" w14:textId="77777777" w:rsidR="00B42EE2" w:rsidRDefault="00B42EE2">
        <w:pPr>
          <w:pStyle w:val="Sidefo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9D1127A" w14:textId="77777777" w:rsidR="00B42EE2" w:rsidRDefault="00B42EE2">
    <w:pPr>
      <w:pStyle w:val="Sidefo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97DAAE" w14:textId="77777777" w:rsidR="00AA6C17" w:rsidRDefault="00AA6C17">
    <w:pPr>
      <w:pStyle w:val="Sidefod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0B81F4" w14:textId="77777777" w:rsidR="00B42EE2" w:rsidRDefault="00B42EE2">
    <w:pPr>
      <w:pStyle w:val="Sidefod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EEAD0A" w14:textId="77777777" w:rsidR="00B42EE2" w:rsidRDefault="00B42EE2">
    <w:pPr>
      <w:pStyle w:val="Sidefod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A61017" w14:textId="77777777" w:rsidR="00B42EE2" w:rsidRDefault="00B42EE2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C288AB" w14:textId="77777777" w:rsidR="00B42EE2" w:rsidRDefault="00B42EE2" w:rsidP="00215BB2">
      <w:pPr>
        <w:spacing w:after="0" w:line="240" w:lineRule="auto"/>
      </w:pPr>
      <w:r>
        <w:separator/>
      </w:r>
    </w:p>
  </w:footnote>
  <w:footnote w:type="continuationSeparator" w:id="0">
    <w:p w14:paraId="30047A86" w14:textId="77777777" w:rsidR="00B42EE2" w:rsidRDefault="00B42EE2" w:rsidP="00215B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E7D4EB" w14:textId="77777777" w:rsidR="00AA6C17" w:rsidRDefault="00AA6C17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1C448D" w14:textId="1CE2EB0A" w:rsidR="00B42EE2" w:rsidRDefault="00B42EE2">
    <w:pPr>
      <w:pStyle w:val="Sidehoved"/>
    </w:pPr>
    <w:r>
      <w:tab/>
    </w:r>
    <w:r>
      <w:tab/>
      <w:t>Bojesen 202</w:t>
    </w:r>
    <w:r w:rsidR="00C60F4D">
      <w:t>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4A9F56" w14:textId="77777777" w:rsidR="00AA6C17" w:rsidRDefault="00AA6C17">
    <w:pPr>
      <w:pStyle w:val="Sidehoved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D10E37" w14:textId="77777777" w:rsidR="00B42EE2" w:rsidRDefault="00B42EE2">
    <w:pPr>
      <w:pStyle w:val="Sidehoved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DCCF72" w14:textId="77777777" w:rsidR="00B42EE2" w:rsidRDefault="00B42EE2">
    <w:pPr>
      <w:pStyle w:val="Sidehoved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20A65F" w14:textId="77777777" w:rsidR="00B42EE2" w:rsidRDefault="00B42EE2">
    <w:pPr>
      <w:pStyle w:val="Sidehove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7C22C176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75C2F4E8"/>
    <w:lvl w:ilvl="0">
      <w:start w:val="1"/>
      <w:numFmt w:val="bullet"/>
      <w:pStyle w:val="Opstilling-punktteg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1304"/>
  <w:hyphenationZone w:val="425"/>
  <w:characterSpacingControl w:val="doNotCompress"/>
  <w:hdrShapeDefaults>
    <o:shapedefaults v:ext="edit" spidmax="15462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a2s9arcrd9s8eas2cvxsanzdfzf0fwteza&quot;&gt;Flow-Converted-newest&lt;record-ids&gt;&lt;item&gt;612&lt;/item&gt;&lt;item&gt;812&lt;/item&gt;&lt;item&gt;855&lt;/item&gt;&lt;/record-ids&gt;&lt;/item&gt;&lt;/Libraries&gt;"/>
  </w:docVars>
  <w:rsids>
    <w:rsidRoot w:val="00676129"/>
    <w:rsid w:val="00014B08"/>
    <w:rsid w:val="00027E47"/>
    <w:rsid w:val="0004119E"/>
    <w:rsid w:val="00044D13"/>
    <w:rsid w:val="000554E3"/>
    <w:rsid w:val="00055F90"/>
    <w:rsid w:val="00063B88"/>
    <w:rsid w:val="00071C02"/>
    <w:rsid w:val="00072726"/>
    <w:rsid w:val="00084A08"/>
    <w:rsid w:val="00090B94"/>
    <w:rsid w:val="00092324"/>
    <w:rsid w:val="00096C8C"/>
    <w:rsid w:val="000A006C"/>
    <w:rsid w:val="000B00AB"/>
    <w:rsid w:val="000B458E"/>
    <w:rsid w:val="000E7A8F"/>
    <w:rsid w:val="000F21E3"/>
    <w:rsid w:val="000F6309"/>
    <w:rsid w:val="0016545B"/>
    <w:rsid w:val="00177129"/>
    <w:rsid w:val="001800B4"/>
    <w:rsid w:val="00185728"/>
    <w:rsid w:val="00194544"/>
    <w:rsid w:val="001A241D"/>
    <w:rsid w:val="001B1AAA"/>
    <w:rsid w:val="001B3678"/>
    <w:rsid w:val="001C48A9"/>
    <w:rsid w:val="001D5D79"/>
    <w:rsid w:val="001D71E0"/>
    <w:rsid w:val="001E7ED7"/>
    <w:rsid w:val="001F565E"/>
    <w:rsid w:val="0021047B"/>
    <w:rsid w:val="00215BB2"/>
    <w:rsid w:val="00217E12"/>
    <w:rsid w:val="0022204C"/>
    <w:rsid w:val="0022400D"/>
    <w:rsid w:val="00224B2F"/>
    <w:rsid w:val="0022663E"/>
    <w:rsid w:val="00235137"/>
    <w:rsid w:val="002368A6"/>
    <w:rsid w:val="002434D6"/>
    <w:rsid w:val="002474BE"/>
    <w:rsid w:val="0025222B"/>
    <w:rsid w:val="00271CBD"/>
    <w:rsid w:val="00275F34"/>
    <w:rsid w:val="002774CA"/>
    <w:rsid w:val="00280C35"/>
    <w:rsid w:val="002836AD"/>
    <w:rsid w:val="00292FFE"/>
    <w:rsid w:val="002B07BA"/>
    <w:rsid w:val="002B10FF"/>
    <w:rsid w:val="002B1732"/>
    <w:rsid w:val="002B6538"/>
    <w:rsid w:val="002B774F"/>
    <w:rsid w:val="002C529F"/>
    <w:rsid w:val="002D69CC"/>
    <w:rsid w:val="002F69C3"/>
    <w:rsid w:val="00302048"/>
    <w:rsid w:val="00305AC3"/>
    <w:rsid w:val="0030677D"/>
    <w:rsid w:val="00314070"/>
    <w:rsid w:val="003210A7"/>
    <w:rsid w:val="003356C8"/>
    <w:rsid w:val="00357425"/>
    <w:rsid w:val="00372B5E"/>
    <w:rsid w:val="0039628B"/>
    <w:rsid w:val="003A2F83"/>
    <w:rsid w:val="003A66AD"/>
    <w:rsid w:val="003A76F0"/>
    <w:rsid w:val="003A7E3F"/>
    <w:rsid w:val="003B1D21"/>
    <w:rsid w:val="003C1A01"/>
    <w:rsid w:val="003C1C19"/>
    <w:rsid w:val="003C2936"/>
    <w:rsid w:val="003C5494"/>
    <w:rsid w:val="003E79FC"/>
    <w:rsid w:val="003F1693"/>
    <w:rsid w:val="0041262E"/>
    <w:rsid w:val="004166C8"/>
    <w:rsid w:val="00432E2B"/>
    <w:rsid w:val="0044453C"/>
    <w:rsid w:val="00447B36"/>
    <w:rsid w:val="00453C19"/>
    <w:rsid w:val="00464368"/>
    <w:rsid w:val="00472515"/>
    <w:rsid w:val="00484E4D"/>
    <w:rsid w:val="00487219"/>
    <w:rsid w:val="004903AA"/>
    <w:rsid w:val="00493811"/>
    <w:rsid w:val="0049472B"/>
    <w:rsid w:val="0049561A"/>
    <w:rsid w:val="00497A1D"/>
    <w:rsid w:val="004B2467"/>
    <w:rsid w:val="004B2BB8"/>
    <w:rsid w:val="004C1455"/>
    <w:rsid w:val="004D1B8E"/>
    <w:rsid w:val="004D33A8"/>
    <w:rsid w:val="004E0ECA"/>
    <w:rsid w:val="005008BA"/>
    <w:rsid w:val="00546237"/>
    <w:rsid w:val="0054672F"/>
    <w:rsid w:val="00546804"/>
    <w:rsid w:val="00550639"/>
    <w:rsid w:val="00552985"/>
    <w:rsid w:val="005604CB"/>
    <w:rsid w:val="0056596F"/>
    <w:rsid w:val="00581E63"/>
    <w:rsid w:val="00585B4E"/>
    <w:rsid w:val="005A2234"/>
    <w:rsid w:val="005A5D69"/>
    <w:rsid w:val="005B58B8"/>
    <w:rsid w:val="005B7FCE"/>
    <w:rsid w:val="005C0AE1"/>
    <w:rsid w:val="005F3A0F"/>
    <w:rsid w:val="005F62F8"/>
    <w:rsid w:val="00601008"/>
    <w:rsid w:val="00603B09"/>
    <w:rsid w:val="0061361D"/>
    <w:rsid w:val="00620584"/>
    <w:rsid w:val="00623AEB"/>
    <w:rsid w:val="00623B4D"/>
    <w:rsid w:val="006519AD"/>
    <w:rsid w:val="006706E3"/>
    <w:rsid w:val="00672A69"/>
    <w:rsid w:val="0067391F"/>
    <w:rsid w:val="00674A11"/>
    <w:rsid w:val="00676129"/>
    <w:rsid w:val="0067764E"/>
    <w:rsid w:val="00681DD0"/>
    <w:rsid w:val="00683F7F"/>
    <w:rsid w:val="00697A45"/>
    <w:rsid w:val="006B316D"/>
    <w:rsid w:val="006C02E0"/>
    <w:rsid w:val="006C37FC"/>
    <w:rsid w:val="006D05D8"/>
    <w:rsid w:val="006D2933"/>
    <w:rsid w:val="006D351B"/>
    <w:rsid w:val="006E17FE"/>
    <w:rsid w:val="006E3B74"/>
    <w:rsid w:val="006E5766"/>
    <w:rsid w:val="006E5EE0"/>
    <w:rsid w:val="006F2AF7"/>
    <w:rsid w:val="00702C23"/>
    <w:rsid w:val="007174B7"/>
    <w:rsid w:val="007277D1"/>
    <w:rsid w:val="00730445"/>
    <w:rsid w:val="007607E0"/>
    <w:rsid w:val="00775BA0"/>
    <w:rsid w:val="00780195"/>
    <w:rsid w:val="00781ABA"/>
    <w:rsid w:val="00786052"/>
    <w:rsid w:val="007A03DA"/>
    <w:rsid w:val="007A0472"/>
    <w:rsid w:val="007B27BB"/>
    <w:rsid w:val="007B2B04"/>
    <w:rsid w:val="007B31C6"/>
    <w:rsid w:val="007C3F1E"/>
    <w:rsid w:val="007C4202"/>
    <w:rsid w:val="007D087A"/>
    <w:rsid w:val="007D480B"/>
    <w:rsid w:val="007E3A8A"/>
    <w:rsid w:val="007F219D"/>
    <w:rsid w:val="00815534"/>
    <w:rsid w:val="00833045"/>
    <w:rsid w:val="00837373"/>
    <w:rsid w:val="00843086"/>
    <w:rsid w:val="00846E65"/>
    <w:rsid w:val="00847483"/>
    <w:rsid w:val="008549EA"/>
    <w:rsid w:val="00867B5A"/>
    <w:rsid w:val="00874354"/>
    <w:rsid w:val="0088788D"/>
    <w:rsid w:val="00891A20"/>
    <w:rsid w:val="00895C19"/>
    <w:rsid w:val="008C0740"/>
    <w:rsid w:val="008C0B4B"/>
    <w:rsid w:val="008C144F"/>
    <w:rsid w:val="008E1D21"/>
    <w:rsid w:val="008E582A"/>
    <w:rsid w:val="008F1A3B"/>
    <w:rsid w:val="008F2363"/>
    <w:rsid w:val="00902D86"/>
    <w:rsid w:val="00905131"/>
    <w:rsid w:val="00920613"/>
    <w:rsid w:val="00924828"/>
    <w:rsid w:val="00942AE0"/>
    <w:rsid w:val="009477DE"/>
    <w:rsid w:val="009509F2"/>
    <w:rsid w:val="00954790"/>
    <w:rsid w:val="00971875"/>
    <w:rsid w:val="00973678"/>
    <w:rsid w:val="009924B2"/>
    <w:rsid w:val="00992FA0"/>
    <w:rsid w:val="00996132"/>
    <w:rsid w:val="009A7DD1"/>
    <w:rsid w:val="009C01D3"/>
    <w:rsid w:val="009D3D1B"/>
    <w:rsid w:val="009D43A8"/>
    <w:rsid w:val="009F0145"/>
    <w:rsid w:val="009F5D28"/>
    <w:rsid w:val="00A00B59"/>
    <w:rsid w:val="00A00C43"/>
    <w:rsid w:val="00A1598A"/>
    <w:rsid w:val="00A326AA"/>
    <w:rsid w:val="00A3362D"/>
    <w:rsid w:val="00A45DD3"/>
    <w:rsid w:val="00A50D37"/>
    <w:rsid w:val="00A51B11"/>
    <w:rsid w:val="00A57433"/>
    <w:rsid w:val="00A64CA9"/>
    <w:rsid w:val="00A6743B"/>
    <w:rsid w:val="00A72D43"/>
    <w:rsid w:val="00A74CF9"/>
    <w:rsid w:val="00AA6C17"/>
    <w:rsid w:val="00AC0CC0"/>
    <w:rsid w:val="00AC16B5"/>
    <w:rsid w:val="00AD6AB1"/>
    <w:rsid w:val="00AD6E79"/>
    <w:rsid w:val="00AE70D2"/>
    <w:rsid w:val="00AF0CA1"/>
    <w:rsid w:val="00B06681"/>
    <w:rsid w:val="00B12878"/>
    <w:rsid w:val="00B13E65"/>
    <w:rsid w:val="00B163B3"/>
    <w:rsid w:val="00B2284B"/>
    <w:rsid w:val="00B23964"/>
    <w:rsid w:val="00B2626F"/>
    <w:rsid w:val="00B31289"/>
    <w:rsid w:val="00B31A2C"/>
    <w:rsid w:val="00B32C10"/>
    <w:rsid w:val="00B3320F"/>
    <w:rsid w:val="00B42EE2"/>
    <w:rsid w:val="00B50307"/>
    <w:rsid w:val="00B5140B"/>
    <w:rsid w:val="00B5589B"/>
    <w:rsid w:val="00B643F9"/>
    <w:rsid w:val="00B66E33"/>
    <w:rsid w:val="00B77C1F"/>
    <w:rsid w:val="00B867D5"/>
    <w:rsid w:val="00B93125"/>
    <w:rsid w:val="00BA18CE"/>
    <w:rsid w:val="00BB559F"/>
    <w:rsid w:val="00BC1DBD"/>
    <w:rsid w:val="00BC62E7"/>
    <w:rsid w:val="00BD63A6"/>
    <w:rsid w:val="00BE2C02"/>
    <w:rsid w:val="00BF1548"/>
    <w:rsid w:val="00BF3D5C"/>
    <w:rsid w:val="00BF5E6D"/>
    <w:rsid w:val="00BF674B"/>
    <w:rsid w:val="00C13C9A"/>
    <w:rsid w:val="00C15F1F"/>
    <w:rsid w:val="00C169DD"/>
    <w:rsid w:val="00C169EB"/>
    <w:rsid w:val="00C3201A"/>
    <w:rsid w:val="00C32CDF"/>
    <w:rsid w:val="00C45285"/>
    <w:rsid w:val="00C51D80"/>
    <w:rsid w:val="00C54BBB"/>
    <w:rsid w:val="00C551C1"/>
    <w:rsid w:val="00C55E90"/>
    <w:rsid w:val="00C60F4D"/>
    <w:rsid w:val="00C65AC1"/>
    <w:rsid w:val="00C735A9"/>
    <w:rsid w:val="00C93CAA"/>
    <w:rsid w:val="00C95F60"/>
    <w:rsid w:val="00CA5BF2"/>
    <w:rsid w:val="00CC54D4"/>
    <w:rsid w:val="00CD0A43"/>
    <w:rsid w:val="00CD2BEC"/>
    <w:rsid w:val="00D012DC"/>
    <w:rsid w:val="00D01919"/>
    <w:rsid w:val="00D01BBA"/>
    <w:rsid w:val="00D03D35"/>
    <w:rsid w:val="00D153AF"/>
    <w:rsid w:val="00D23978"/>
    <w:rsid w:val="00D538B2"/>
    <w:rsid w:val="00D55274"/>
    <w:rsid w:val="00D60FDF"/>
    <w:rsid w:val="00D73DDD"/>
    <w:rsid w:val="00D84347"/>
    <w:rsid w:val="00D879F8"/>
    <w:rsid w:val="00D927F3"/>
    <w:rsid w:val="00D95387"/>
    <w:rsid w:val="00DB11FD"/>
    <w:rsid w:val="00DB4415"/>
    <w:rsid w:val="00DC26F5"/>
    <w:rsid w:val="00DC5015"/>
    <w:rsid w:val="00DD25E5"/>
    <w:rsid w:val="00DD5DAD"/>
    <w:rsid w:val="00DE15FE"/>
    <w:rsid w:val="00DF5F39"/>
    <w:rsid w:val="00E31CBC"/>
    <w:rsid w:val="00E441EF"/>
    <w:rsid w:val="00E64B2C"/>
    <w:rsid w:val="00EA55AA"/>
    <w:rsid w:val="00EA7400"/>
    <w:rsid w:val="00EC5491"/>
    <w:rsid w:val="00F06E6E"/>
    <w:rsid w:val="00F15561"/>
    <w:rsid w:val="00F16A8D"/>
    <w:rsid w:val="00F20989"/>
    <w:rsid w:val="00F2607E"/>
    <w:rsid w:val="00F301EE"/>
    <w:rsid w:val="00F66DF4"/>
    <w:rsid w:val="00F862EC"/>
    <w:rsid w:val="00FB51FE"/>
    <w:rsid w:val="00FB7BFE"/>
    <w:rsid w:val="00FD5FB9"/>
    <w:rsid w:val="00FE68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4625"/>
    <o:shapelayout v:ext="edit">
      <o:idmap v:ext="edit" data="1"/>
    </o:shapelayout>
  </w:shapeDefaults>
  <w:decimalSymbol w:val=","/>
  <w:listSeparator w:val=";"/>
  <w14:docId w14:val="44A35488"/>
  <w15:chartTrackingRefBased/>
  <w15:docId w15:val="{1CA2666E-E6DB-462B-ADD5-38EA96CF5F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215BB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semiHidden/>
    <w:unhideWhenUsed/>
    <w:qFormat/>
    <w:rsid w:val="00215BB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215BB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9F01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9F0145"/>
    <w:rPr>
      <w:rFonts w:ascii="Segoe UI" w:hAnsi="Segoe UI" w:cs="Segoe UI"/>
      <w:sz w:val="18"/>
      <w:szCs w:val="18"/>
    </w:rPr>
  </w:style>
  <w:style w:type="paragraph" w:styleId="Opstilling-punkttegn">
    <w:name w:val="List Bullet"/>
    <w:basedOn w:val="Normal"/>
    <w:uiPriority w:val="99"/>
    <w:semiHidden/>
    <w:unhideWhenUsed/>
    <w:rsid w:val="00215BB2"/>
    <w:pPr>
      <w:numPr>
        <w:numId w:val="1"/>
      </w:numPr>
      <w:contextualSpacing/>
    </w:pPr>
  </w:style>
  <w:style w:type="paragraph" w:styleId="Opstilling-talellerbogst">
    <w:name w:val="List Number"/>
    <w:basedOn w:val="Normal"/>
    <w:uiPriority w:val="99"/>
    <w:semiHidden/>
    <w:unhideWhenUsed/>
    <w:rsid w:val="00215BB2"/>
    <w:pPr>
      <w:numPr>
        <w:numId w:val="2"/>
      </w:numPr>
      <w:contextualSpacing/>
    </w:pPr>
  </w:style>
  <w:style w:type="character" w:customStyle="1" w:styleId="Overskrift1Tegn">
    <w:name w:val="Overskrift 1 Tegn"/>
    <w:basedOn w:val="Standardskrifttypeiafsnit"/>
    <w:link w:val="Overskrift1"/>
    <w:uiPriority w:val="9"/>
    <w:rsid w:val="00215BB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Overskrift2Tegn">
    <w:name w:val="Overskrift 2 Tegn"/>
    <w:basedOn w:val="Standardskrifttypeiafsnit"/>
    <w:link w:val="Overskrift2"/>
    <w:uiPriority w:val="9"/>
    <w:semiHidden/>
    <w:rsid w:val="00215BB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Overskrift3Tegn">
    <w:name w:val="Overskrift 3 Tegn"/>
    <w:basedOn w:val="Standardskrifttypeiafsnit"/>
    <w:link w:val="Overskrift3"/>
    <w:uiPriority w:val="9"/>
    <w:semiHidden/>
    <w:rsid w:val="00215BB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idehoved">
    <w:name w:val="header"/>
    <w:basedOn w:val="Normal"/>
    <w:link w:val="SidehovedTegn"/>
    <w:uiPriority w:val="99"/>
    <w:unhideWhenUsed/>
    <w:rsid w:val="00215BB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215BB2"/>
  </w:style>
  <w:style w:type="paragraph" w:styleId="Sidefod">
    <w:name w:val="footer"/>
    <w:basedOn w:val="Normal"/>
    <w:link w:val="SidefodTegn"/>
    <w:uiPriority w:val="99"/>
    <w:unhideWhenUsed/>
    <w:rsid w:val="00215BB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215BB2"/>
  </w:style>
  <w:style w:type="paragraph" w:customStyle="1" w:styleId="EndNoteBibliographyTitle">
    <w:name w:val="EndNote Bibliography Title"/>
    <w:basedOn w:val="Normal"/>
    <w:link w:val="EndNoteBibliographyTitleTegn"/>
    <w:rsid w:val="002774C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2774C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2774C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typeiafsnit"/>
    <w:link w:val="EndNoteBibliography"/>
    <w:rsid w:val="002774CA"/>
    <w:rPr>
      <w:rFonts w:ascii="Calibri" w:hAnsi="Calibri" w:cs="Calibri"/>
      <w:noProof/>
      <w:lang w:val="en-US"/>
    </w:rPr>
  </w:style>
  <w:style w:type="table" w:styleId="Tabel-Gitter">
    <w:name w:val="Table Grid"/>
    <w:basedOn w:val="Tabel-Normal"/>
    <w:uiPriority w:val="39"/>
    <w:rsid w:val="009F5D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henvisning">
    <w:name w:val="annotation reference"/>
    <w:basedOn w:val="Standardskrifttypeiafsnit"/>
    <w:uiPriority w:val="99"/>
    <w:semiHidden/>
    <w:unhideWhenUsed/>
    <w:rsid w:val="00432E2B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432E2B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432E2B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FE68F5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FE68F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49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3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0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1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6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92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9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footer" Target="footer4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header" Target="header3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oter" Target="footer6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23" Type="http://schemas.openxmlformats.org/officeDocument/2006/relationships/header" Target="header6.xml"/><Relationship Id="rId10" Type="http://schemas.openxmlformats.org/officeDocument/2006/relationships/image" Target="media/image2.png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yperlink" Target="https://fsl.fmrib.ox.ac.uk/fsl/fslwiki/FSLMotionOutliers" TargetMode="External"/><Relationship Id="rId14" Type="http://schemas.openxmlformats.org/officeDocument/2006/relationships/header" Target="header2.xml"/><Relationship Id="rId22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4E9AE7-6128-48BE-B49B-5DB7AE6042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0</TotalTime>
  <Pages>9</Pages>
  <Words>1267</Words>
  <Characters>7735</Characters>
  <Application>Microsoft Office Word</Application>
  <DocSecurity>0</DocSecurity>
  <Lines>64</Lines>
  <Paragraphs>1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en Borup Bojesen</dc:creator>
  <cp:keywords/>
  <dc:description/>
  <cp:lastModifiedBy>Kirsten Borup Bojesen</cp:lastModifiedBy>
  <cp:revision>50</cp:revision>
  <cp:lastPrinted>2022-12-20T09:39:00Z</cp:lastPrinted>
  <dcterms:created xsi:type="dcterms:W3CDTF">2019-12-05T08:15:00Z</dcterms:created>
  <dcterms:modified xsi:type="dcterms:W3CDTF">2023-01-04T16:06:00Z</dcterms:modified>
</cp:coreProperties>
</file>